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41C4D48B" w14:textId="3EE17768" w:rsidR="003B7CDC" w:rsidRPr="00F348A2" w:rsidRDefault="007E394C" w:rsidP="00111CA7">
      <w:pPr>
        <w:spacing w:line="480" w:lineRule="auto"/>
        <w:contextualSpacing/>
        <w:jc w:val="center"/>
        <w:rPr>
          <w:rFonts w:cs="Times New Roman"/>
          <w:szCs w:val="20"/>
        </w:rPr>
      </w:pPr>
      <w:r>
        <w:rPr>
          <w:rFonts w:cs="Times New Roman"/>
          <w:szCs w:val="24"/>
        </w:rPr>
        <w:t xml:space="preserve">Candidate Number: </w:t>
      </w:r>
      <w:r w:rsidR="003B7CDC">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5D1D26">
      <w:pPr>
        <w:pStyle w:val="TOC1"/>
        <w:rPr>
          <w:rFonts w:asciiTheme="minorHAnsi" w:eastAsiaTheme="minorEastAsia" w:hAnsiTheme="minorHAnsi" w:cstheme="minorBidi"/>
          <w:bCs w:val="0"/>
          <w:caps w:val="0"/>
          <w:noProof/>
          <w:sz w:val="22"/>
          <w:szCs w:val="22"/>
        </w:rPr>
      </w:pPr>
      <w:hyperlink w:anchor="_Toc49859300" w:history="1">
        <w:r w:rsidR="00AC4429" w:rsidRPr="00905972">
          <w:rPr>
            <w:rStyle w:val="Hyperlink"/>
            <w:noProof/>
          </w:rPr>
          <w:t>2</w:t>
        </w:r>
        <w:r w:rsidR="00AC4429">
          <w:rPr>
            <w:rFonts w:asciiTheme="minorHAnsi" w:eastAsiaTheme="minorEastAsia" w:hAnsiTheme="minorHAnsi" w:cstheme="minorBidi"/>
            <w:bCs w:val="0"/>
            <w:caps w:val="0"/>
            <w:noProof/>
            <w:sz w:val="22"/>
            <w:szCs w:val="22"/>
          </w:rPr>
          <w:tab/>
        </w:r>
        <w:r w:rsidR="00AC4429" w:rsidRPr="00905972">
          <w:rPr>
            <w:rStyle w:val="Hyperlink"/>
            <w:noProof/>
          </w:rPr>
          <w:t>RELATED WORK</w:t>
        </w:r>
        <w:r w:rsidR="00AC4429">
          <w:rPr>
            <w:noProof/>
            <w:webHidden/>
          </w:rPr>
          <w:tab/>
        </w:r>
        <w:r w:rsidR="00AC4429">
          <w:rPr>
            <w:noProof/>
            <w:webHidden/>
          </w:rPr>
          <w:fldChar w:fldCharType="begin"/>
        </w:r>
        <w:r w:rsidR="00AC4429">
          <w:rPr>
            <w:noProof/>
            <w:webHidden/>
          </w:rPr>
          <w:instrText xml:space="preserve"> PAGEREF _Toc49859300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7F12EF1" w14:textId="34BFE2F5"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00AC4429" w:rsidRPr="00905972">
          <w:rPr>
            <w:rStyle w:val="Hyperlink"/>
            <w:noProof/>
          </w:rPr>
          <w:t>2.1</w:t>
        </w:r>
        <w:r w:rsidR="00AC4429">
          <w:rPr>
            <w:rFonts w:asciiTheme="minorHAnsi" w:eastAsiaTheme="minorEastAsia" w:hAnsiTheme="minorHAnsi" w:cstheme="minorBidi"/>
            <w:smallCaps w:val="0"/>
            <w:noProof/>
            <w:sz w:val="22"/>
            <w:szCs w:val="22"/>
          </w:rPr>
          <w:tab/>
        </w:r>
        <w:r w:rsidR="00AC4429" w:rsidRPr="00905972">
          <w:rPr>
            <w:rStyle w:val="Hyperlink"/>
            <w:noProof/>
          </w:rPr>
          <w:t>AGENT-BASED MODELLING</w:t>
        </w:r>
        <w:r w:rsidR="00AC4429">
          <w:rPr>
            <w:noProof/>
            <w:webHidden/>
          </w:rPr>
          <w:tab/>
        </w:r>
        <w:r w:rsidR="00AC4429">
          <w:rPr>
            <w:noProof/>
            <w:webHidden/>
          </w:rPr>
          <w:fldChar w:fldCharType="begin"/>
        </w:r>
        <w:r w:rsidR="00AC4429">
          <w:rPr>
            <w:noProof/>
            <w:webHidden/>
          </w:rPr>
          <w:instrText xml:space="preserve"> PAGEREF _Toc49859301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AA2CCEE" w14:textId="5E8D0A48"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00AC4429" w:rsidRPr="00905972">
          <w:rPr>
            <w:rStyle w:val="Hyperlink"/>
            <w:noProof/>
          </w:rPr>
          <w:t>2.2</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S</w:t>
        </w:r>
        <w:r w:rsidR="00AC4429">
          <w:rPr>
            <w:noProof/>
            <w:webHidden/>
          </w:rPr>
          <w:tab/>
        </w:r>
        <w:r w:rsidR="00AC4429">
          <w:rPr>
            <w:noProof/>
            <w:webHidden/>
          </w:rPr>
          <w:fldChar w:fldCharType="begin"/>
        </w:r>
        <w:r w:rsidR="00AC4429">
          <w:rPr>
            <w:noProof/>
            <w:webHidden/>
          </w:rPr>
          <w:instrText xml:space="preserve"> PAGEREF _Toc49859302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529CD08E" w14:textId="327C0D21"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00AC4429" w:rsidRPr="00905972">
          <w:rPr>
            <w:rStyle w:val="Hyperlink"/>
            <w:noProof/>
          </w:rPr>
          <w:t>2.3</w:t>
        </w:r>
        <w:r w:rsidR="00AC4429">
          <w:rPr>
            <w:rFonts w:asciiTheme="minorHAnsi" w:eastAsiaTheme="minorEastAsia" w:hAnsiTheme="minorHAnsi" w:cstheme="minorBidi"/>
            <w:smallCaps w:val="0"/>
            <w:noProof/>
            <w:sz w:val="22"/>
            <w:szCs w:val="22"/>
          </w:rPr>
          <w:tab/>
        </w:r>
        <w:r w:rsidR="00AC4429" w:rsidRPr="00905972">
          <w:rPr>
            <w:rStyle w:val="Hyperlink"/>
            <w:noProof/>
          </w:rPr>
          <w:t>REINFORCEMENT LEARNING</w:t>
        </w:r>
        <w:r w:rsidR="00AC4429">
          <w:rPr>
            <w:noProof/>
            <w:webHidden/>
          </w:rPr>
          <w:tab/>
        </w:r>
        <w:r w:rsidR="00AC4429">
          <w:rPr>
            <w:noProof/>
            <w:webHidden/>
          </w:rPr>
          <w:fldChar w:fldCharType="begin"/>
        </w:r>
        <w:r w:rsidR="00AC4429">
          <w:rPr>
            <w:noProof/>
            <w:webHidden/>
          </w:rPr>
          <w:instrText xml:space="preserve"> PAGEREF _Toc49859303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64F9A86E" w14:textId="3CF0CAD3"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00AC4429" w:rsidRPr="00905972">
          <w:rPr>
            <w:rStyle w:val="Hyperlink"/>
            <w:noProof/>
          </w:rPr>
          <w:t>2.4</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WITH RL</w:t>
        </w:r>
        <w:r w:rsidR="00AC4429">
          <w:rPr>
            <w:noProof/>
            <w:webHidden/>
          </w:rPr>
          <w:tab/>
        </w:r>
        <w:r w:rsidR="00AC4429">
          <w:rPr>
            <w:noProof/>
            <w:webHidden/>
          </w:rPr>
          <w:fldChar w:fldCharType="begin"/>
        </w:r>
        <w:r w:rsidR="00AC4429">
          <w:rPr>
            <w:noProof/>
            <w:webHidden/>
          </w:rPr>
          <w:instrText xml:space="preserve"> PAGEREF _Toc49859304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58BF83CA" w14:textId="290E9D9B"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00AC4429" w:rsidRPr="00905972">
          <w:rPr>
            <w:rStyle w:val="Hyperlink"/>
            <w:noProof/>
          </w:rPr>
          <w:t>2.5</w:t>
        </w:r>
        <w:r w:rsidR="00AC4429">
          <w:rPr>
            <w:rFonts w:asciiTheme="minorHAnsi" w:eastAsiaTheme="minorEastAsia" w:hAnsiTheme="minorHAnsi" w:cstheme="minorBidi"/>
            <w:smallCaps w:val="0"/>
            <w:noProof/>
            <w:sz w:val="22"/>
            <w:szCs w:val="22"/>
          </w:rPr>
          <w:tab/>
        </w:r>
        <w:r w:rsidR="00AC4429" w:rsidRPr="00905972">
          <w:rPr>
            <w:rStyle w:val="Hyperlink"/>
            <w:noProof/>
          </w:rPr>
          <w:t>MULTI-AGENT REINFORCEMENT LEARNING</w:t>
        </w:r>
        <w:r w:rsidR="00AC4429">
          <w:rPr>
            <w:noProof/>
            <w:webHidden/>
          </w:rPr>
          <w:tab/>
        </w:r>
        <w:r w:rsidR="00AC4429">
          <w:rPr>
            <w:noProof/>
            <w:webHidden/>
          </w:rPr>
          <w:fldChar w:fldCharType="begin"/>
        </w:r>
        <w:r w:rsidR="00AC4429">
          <w:rPr>
            <w:noProof/>
            <w:webHidden/>
          </w:rPr>
          <w:instrText xml:space="preserve"> PAGEREF _Toc49859305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462FB194" w14:textId="6B97A09E"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00AC4429" w:rsidRPr="00905972">
          <w:rPr>
            <w:rStyle w:val="Hyperlink"/>
            <w:noProof/>
          </w:rPr>
          <w:t>2.6</w:t>
        </w:r>
        <w:r w:rsidR="00AC4429">
          <w:rPr>
            <w:rFonts w:asciiTheme="minorHAnsi" w:eastAsiaTheme="minorEastAsia" w:hAnsiTheme="minorHAnsi" w:cstheme="minorBidi"/>
            <w:smallCaps w:val="0"/>
            <w:noProof/>
            <w:sz w:val="22"/>
            <w:szCs w:val="22"/>
          </w:rPr>
          <w:tab/>
        </w:r>
        <w:r w:rsidR="00AC4429" w:rsidRPr="00905972">
          <w:rPr>
            <w:rStyle w:val="Hyperlink"/>
            <w:noProof/>
          </w:rPr>
          <w:t>COOPERATIVE MULTI-AGENT</w:t>
        </w:r>
        <w:r w:rsidR="00AC4429">
          <w:rPr>
            <w:noProof/>
            <w:webHidden/>
          </w:rPr>
          <w:tab/>
        </w:r>
        <w:r w:rsidR="00AC4429">
          <w:rPr>
            <w:noProof/>
            <w:webHidden/>
          </w:rPr>
          <w:fldChar w:fldCharType="begin"/>
        </w:r>
        <w:r w:rsidR="00AC4429">
          <w:rPr>
            <w:noProof/>
            <w:webHidden/>
          </w:rPr>
          <w:instrText xml:space="preserve"> PAGEREF _Toc49859306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2EBC4266" w14:textId="36A2C5F0"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00AC4429" w:rsidRPr="00905972">
          <w:rPr>
            <w:rStyle w:val="Hyperlink"/>
            <w:noProof/>
          </w:rPr>
          <w:t>2.6.1</w:t>
        </w:r>
        <w:r w:rsidR="00AC4429">
          <w:rPr>
            <w:rFonts w:asciiTheme="minorHAnsi" w:eastAsiaTheme="minorEastAsia" w:hAnsiTheme="minorHAnsi" w:cstheme="minorBidi"/>
            <w:i w:val="0"/>
            <w:iCs w:val="0"/>
            <w:noProof/>
            <w:sz w:val="22"/>
            <w:szCs w:val="22"/>
          </w:rPr>
          <w:tab/>
        </w:r>
        <w:r w:rsidR="00AC4429" w:rsidRPr="00905972">
          <w:rPr>
            <w:rStyle w:val="Hyperlink"/>
            <w:noProof/>
          </w:rPr>
          <w:t>Team Learning</w:t>
        </w:r>
        <w:r w:rsidR="00AC4429">
          <w:rPr>
            <w:noProof/>
            <w:webHidden/>
          </w:rPr>
          <w:tab/>
        </w:r>
        <w:r w:rsidR="00AC4429">
          <w:rPr>
            <w:noProof/>
            <w:webHidden/>
          </w:rPr>
          <w:fldChar w:fldCharType="begin"/>
        </w:r>
        <w:r w:rsidR="00AC4429">
          <w:rPr>
            <w:noProof/>
            <w:webHidden/>
          </w:rPr>
          <w:instrText xml:space="preserve"> PAGEREF _Toc49859307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74C0F69" w14:textId="38711678"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00AC4429" w:rsidRPr="00905972">
          <w:rPr>
            <w:rStyle w:val="Hyperlink"/>
            <w:noProof/>
          </w:rPr>
          <w:t>2.6.2</w:t>
        </w:r>
        <w:r w:rsidR="00AC4429">
          <w:rPr>
            <w:rFonts w:asciiTheme="minorHAnsi" w:eastAsiaTheme="minorEastAsia" w:hAnsiTheme="minorHAnsi" w:cstheme="minorBidi"/>
            <w:i w:val="0"/>
            <w:iCs w:val="0"/>
            <w:noProof/>
            <w:sz w:val="22"/>
            <w:szCs w:val="22"/>
          </w:rPr>
          <w:tab/>
        </w:r>
        <w:r w:rsidR="00AC4429" w:rsidRPr="00905972">
          <w:rPr>
            <w:rStyle w:val="Hyperlink"/>
            <w:noProof/>
          </w:rPr>
          <w:t>Concurrent Learning</w:t>
        </w:r>
        <w:r w:rsidR="00AC4429">
          <w:rPr>
            <w:noProof/>
            <w:webHidden/>
          </w:rPr>
          <w:tab/>
        </w:r>
        <w:r w:rsidR="00AC4429">
          <w:rPr>
            <w:noProof/>
            <w:webHidden/>
          </w:rPr>
          <w:fldChar w:fldCharType="begin"/>
        </w:r>
        <w:r w:rsidR="00AC4429">
          <w:rPr>
            <w:noProof/>
            <w:webHidden/>
          </w:rPr>
          <w:instrText xml:space="preserve"> PAGEREF _Toc49859308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BF7E625" w14:textId="7B42C66B"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00AC4429" w:rsidRPr="00905972">
          <w:rPr>
            <w:rStyle w:val="Hyperlink"/>
            <w:noProof/>
          </w:rPr>
          <w:t>2.6.3</w:t>
        </w:r>
        <w:r w:rsidR="00AC4429">
          <w:rPr>
            <w:rFonts w:asciiTheme="minorHAnsi" w:eastAsiaTheme="minorEastAsia" w:hAnsiTheme="minorHAnsi" w:cstheme="minorBidi"/>
            <w:i w:val="0"/>
            <w:iCs w:val="0"/>
            <w:noProof/>
            <w:sz w:val="22"/>
            <w:szCs w:val="22"/>
          </w:rPr>
          <w:tab/>
        </w:r>
        <w:r w:rsidR="00AC4429" w:rsidRPr="00905972">
          <w:rPr>
            <w:rStyle w:val="Hyperlink"/>
            <w:noProof/>
          </w:rPr>
          <w:t>Communication in Cooperative MAS</w:t>
        </w:r>
        <w:r w:rsidR="00AC4429">
          <w:rPr>
            <w:noProof/>
            <w:webHidden/>
          </w:rPr>
          <w:tab/>
        </w:r>
        <w:r w:rsidR="00AC4429">
          <w:rPr>
            <w:noProof/>
            <w:webHidden/>
          </w:rPr>
          <w:fldChar w:fldCharType="begin"/>
        </w:r>
        <w:r w:rsidR="00AC4429">
          <w:rPr>
            <w:noProof/>
            <w:webHidden/>
          </w:rPr>
          <w:instrText xml:space="preserve"> PAGEREF _Toc49859309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4044D95B" w14:textId="722E4770"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00AC4429" w:rsidRPr="00905972">
          <w:rPr>
            <w:rStyle w:val="Hyperlink"/>
            <w:noProof/>
          </w:rPr>
          <w:t>2.7</w:t>
        </w:r>
        <w:r w:rsidR="00AC4429">
          <w:rPr>
            <w:rFonts w:asciiTheme="minorHAnsi" w:eastAsiaTheme="minorEastAsia" w:hAnsiTheme="minorHAnsi" w:cstheme="minorBidi"/>
            <w:smallCaps w:val="0"/>
            <w:noProof/>
            <w:sz w:val="22"/>
            <w:szCs w:val="22"/>
          </w:rPr>
          <w:tab/>
        </w:r>
        <w:r w:rsidR="00AC4429" w:rsidRPr="00905972">
          <w:rPr>
            <w:rStyle w:val="Hyperlink"/>
            <w:noProof/>
          </w:rPr>
          <w:t>LEARNING ALGORITHMS</w:t>
        </w:r>
        <w:r w:rsidR="00AC4429">
          <w:rPr>
            <w:noProof/>
            <w:webHidden/>
          </w:rPr>
          <w:tab/>
        </w:r>
        <w:r w:rsidR="00AC4429">
          <w:rPr>
            <w:noProof/>
            <w:webHidden/>
          </w:rPr>
          <w:fldChar w:fldCharType="begin"/>
        </w:r>
        <w:r w:rsidR="00AC4429">
          <w:rPr>
            <w:noProof/>
            <w:webHidden/>
          </w:rPr>
          <w:instrText xml:space="preserve"> PAGEREF _Toc49859310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2C534F94" w14:textId="2A6E6234"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00AC4429" w:rsidRPr="00905972">
          <w:rPr>
            <w:rStyle w:val="Hyperlink"/>
            <w:noProof/>
          </w:rPr>
          <w:t>2.8</w:t>
        </w:r>
        <w:r w:rsidR="00AC4429">
          <w:rPr>
            <w:rFonts w:asciiTheme="minorHAnsi" w:eastAsiaTheme="minorEastAsia" w:hAnsiTheme="minorHAnsi" w:cstheme="minorBidi"/>
            <w:smallCaps w:val="0"/>
            <w:noProof/>
            <w:sz w:val="22"/>
            <w:szCs w:val="22"/>
          </w:rPr>
          <w:tab/>
        </w:r>
        <w:r w:rsidR="00AC4429" w:rsidRPr="00905972">
          <w:rPr>
            <w:rStyle w:val="Hyperlink"/>
            <w:noProof/>
          </w:rPr>
          <w:t>REWARD SIGNALS</w:t>
        </w:r>
        <w:r w:rsidR="00AC4429">
          <w:rPr>
            <w:noProof/>
            <w:webHidden/>
          </w:rPr>
          <w:tab/>
        </w:r>
        <w:r w:rsidR="00AC4429">
          <w:rPr>
            <w:noProof/>
            <w:webHidden/>
          </w:rPr>
          <w:fldChar w:fldCharType="begin"/>
        </w:r>
        <w:r w:rsidR="00AC4429">
          <w:rPr>
            <w:noProof/>
            <w:webHidden/>
          </w:rPr>
          <w:instrText xml:space="preserve"> PAGEREF _Toc49859311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13209A3D" w14:textId="2614544D"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00AC4429" w:rsidRPr="00905972">
          <w:rPr>
            <w:rStyle w:val="Hyperlink"/>
            <w:noProof/>
          </w:rPr>
          <w:t>2.9</w:t>
        </w:r>
        <w:r w:rsidR="00AC4429">
          <w:rPr>
            <w:rFonts w:asciiTheme="minorHAnsi" w:eastAsiaTheme="minorEastAsia" w:hAnsiTheme="minorHAnsi" w:cstheme="minorBidi"/>
            <w:smallCaps w:val="0"/>
            <w:noProof/>
            <w:sz w:val="22"/>
            <w:szCs w:val="22"/>
          </w:rPr>
          <w:tab/>
        </w:r>
        <w:r w:rsidR="00AC4429" w:rsidRPr="00905972">
          <w:rPr>
            <w:rStyle w:val="Hyperlink"/>
            <w:noProof/>
          </w:rPr>
          <w:t>RL SIMULATION FRAMEWORKS</w:t>
        </w:r>
        <w:r w:rsidR="00AC4429">
          <w:rPr>
            <w:noProof/>
            <w:webHidden/>
          </w:rPr>
          <w:tab/>
        </w:r>
        <w:r w:rsidR="00AC4429">
          <w:rPr>
            <w:noProof/>
            <w:webHidden/>
          </w:rPr>
          <w:fldChar w:fldCharType="begin"/>
        </w:r>
        <w:r w:rsidR="00AC4429">
          <w:rPr>
            <w:noProof/>
            <w:webHidden/>
          </w:rPr>
          <w:instrText xml:space="preserve"> PAGEREF _Toc49859312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64C9D5D9" w14:textId="2179E101" w:rsidR="00AC4429" w:rsidRDefault="005D1D26">
      <w:pPr>
        <w:pStyle w:val="TOC1"/>
        <w:rPr>
          <w:rFonts w:asciiTheme="minorHAnsi" w:eastAsiaTheme="minorEastAsia" w:hAnsiTheme="minorHAnsi" w:cstheme="minorBidi"/>
          <w:bCs w:val="0"/>
          <w:caps w:val="0"/>
          <w:noProof/>
          <w:sz w:val="22"/>
          <w:szCs w:val="22"/>
        </w:rPr>
      </w:pPr>
      <w:hyperlink w:anchor="_Toc49859313" w:history="1">
        <w:r w:rsidR="00AC4429" w:rsidRPr="00905972">
          <w:rPr>
            <w:rStyle w:val="Hyperlink"/>
            <w:noProof/>
          </w:rPr>
          <w:t>3</w:t>
        </w:r>
        <w:r w:rsidR="00AC4429">
          <w:rPr>
            <w:rFonts w:asciiTheme="minorHAnsi" w:eastAsiaTheme="minorEastAsia" w:hAnsiTheme="minorHAnsi" w:cstheme="minorBidi"/>
            <w:bCs w:val="0"/>
            <w:caps w:val="0"/>
            <w:noProof/>
            <w:sz w:val="22"/>
            <w:szCs w:val="22"/>
          </w:rPr>
          <w:tab/>
        </w:r>
        <w:r w:rsidR="00AC4429" w:rsidRPr="00905972">
          <w:rPr>
            <w:rStyle w:val="Hyperlink"/>
            <w:noProof/>
          </w:rPr>
          <w:t>METHODOLOGY</w:t>
        </w:r>
        <w:r w:rsidR="00AC4429">
          <w:rPr>
            <w:noProof/>
            <w:webHidden/>
          </w:rPr>
          <w:tab/>
        </w:r>
        <w:r w:rsidR="00AC4429">
          <w:rPr>
            <w:noProof/>
            <w:webHidden/>
          </w:rPr>
          <w:fldChar w:fldCharType="begin"/>
        </w:r>
        <w:r w:rsidR="00AC4429">
          <w:rPr>
            <w:noProof/>
            <w:webHidden/>
          </w:rPr>
          <w:instrText xml:space="preserve"> PAGEREF _Toc49859313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2E1DCECF" w14:textId="6086A0FD"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00AC4429" w:rsidRPr="00905972">
          <w:rPr>
            <w:rStyle w:val="Hyperlink"/>
            <w:noProof/>
          </w:rPr>
          <w:t>3.1</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IMPLEMENTATION</w:t>
        </w:r>
        <w:r w:rsidR="00AC4429">
          <w:rPr>
            <w:noProof/>
            <w:webHidden/>
          </w:rPr>
          <w:tab/>
        </w:r>
        <w:r w:rsidR="00AC4429">
          <w:rPr>
            <w:noProof/>
            <w:webHidden/>
          </w:rPr>
          <w:fldChar w:fldCharType="begin"/>
        </w:r>
        <w:r w:rsidR="00AC4429">
          <w:rPr>
            <w:noProof/>
            <w:webHidden/>
          </w:rPr>
          <w:instrText xml:space="preserve"> PAGEREF _Toc49859314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4893A108" w14:textId="65D95B49"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00AC4429" w:rsidRPr="00905972">
          <w:rPr>
            <w:rStyle w:val="Hyperlink"/>
            <w:noProof/>
          </w:rPr>
          <w:t>3.2</w:t>
        </w:r>
        <w:r w:rsidR="00AC4429">
          <w:rPr>
            <w:rFonts w:asciiTheme="minorHAnsi" w:eastAsiaTheme="minorEastAsia" w:hAnsiTheme="minorHAnsi" w:cstheme="minorBidi"/>
            <w:smallCaps w:val="0"/>
            <w:noProof/>
            <w:sz w:val="22"/>
            <w:szCs w:val="22"/>
          </w:rPr>
          <w:tab/>
        </w:r>
        <w:r w:rsidR="00AC4429" w:rsidRPr="00905972">
          <w:rPr>
            <w:rStyle w:val="Hyperlink"/>
            <w:noProof/>
          </w:rPr>
          <w:t>CURIOSITY-DRIVEN LEARNING</w:t>
        </w:r>
        <w:r w:rsidR="00AC4429">
          <w:rPr>
            <w:noProof/>
            <w:webHidden/>
          </w:rPr>
          <w:tab/>
        </w:r>
        <w:r w:rsidR="00AC4429">
          <w:rPr>
            <w:noProof/>
            <w:webHidden/>
          </w:rPr>
          <w:fldChar w:fldCharType="begin"/>
        </w:r>
        <w:r w:rsidR="00AC4429">
          <w:rPr>
            <w:noProof/>
            <w:webHidden/>
          </w:rPr>
          <w:instrText xml:space="preserve"> PAGEREF _Toc49859315 \h </w:instrText>
        </w:r>
        <w:r w:rsidR="00AC4429">
          <w:rPr>
            <w:noProof/>
            <w:webHidden/>
          </w:rPr>
        </w:r>
        <w:r w:rsidR="00AC4429">
          <w:rPr>
            <w:noProof/>
            <w:webHidden/>
          </w:rPr>
          <w:fldChar w:fldCharType="separate"/>
        </w:r>
        <w:r w:rsidR="00AC4429">
          <w:rPr>
            <w:noProof/>
            <w:webHidden/>
          </w:rPr>
          <w:t>17</w:t>
        </w:r>
        <w:r w:rsidR="00AC4429">
          <w:rPr>
            <w:noProof/>
            <w:webHidden/>
          </w:rPr>
          <w:fldChar w:fldCharType="end"/>
        </w:r>
      </w:hyperlink>
    </w:p>
    <w:p w14:paraId="629594D5" w14:textId="6831EBF1"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00AC4429" w:rsidRPr="00905972">
          <w:rPr>
            <w:rStyle w:val="Hyperlink"/>
            <w:noProof/>
          </w:rPr>
          <w:t>3.3</w:t>
        </w:r>
        <w:r w:rsidR="00AC4429">
          <w:rPr>
            <w:rFonts w:asciiTheme="minorHAnsi" w:eastAsiaTheme="minorEastAsia" w:hAnsiTheme="minorHAnsi" w:cstheme="minorBidi"/>
            <w:smallCaps w:val="0"/>
            <w:noProof/>
            <w:sz w:val="22"/>
            <w:szCs w:val="22"/>
          </w:rPr>
          <w:tab/>
        </w:r>
        <w:r w:rsidR="00AC4429" w:rsidRPr="00905972">
          <w:rPr>
            <w:rStyle w:val="Hyperlink"/>
            <w:noProof/>
          </w:rPr>
          <w:t>CURRICULUM LEARNING</w:t>
        </w:r>
        <w:r w:rsidR="00AC4429">
          <w:rPr>
            <w:noProof/>
            <w:webHidden/>
          </w:rPr>
          <w:tab/>
        </w:r>
        <w:r w:rsidR="00AC4429">
          <w:rPr>
            <w:noProof/>
            <w:webHidden/>
          </w:rPr>
          <w:fldChar w:fldCharType="begin"/>
        </w:r>
        <w:r w:rsidR="00AC4429">
          <w:rPr>
            <w:noProof/>
            <w:webHidden/>
          </w:rPr>
          <w:instrText xml:space="preserve"> PAGEREF _Toc49859316 \h </w:instrText>
        </w:r>
        <w:r w:rsidR="00AC4429">
          <w:rPr>
            <w:noProof/>
            <w:webHidden/>
          </w:rPr>
        </w:r>
        <w:r w:rsidR="00AC4429">
          <w:rPr>
            <w:noProof/>
            <w:webHidden/>
          </w:rPr>
          <w:fldChar w:fldCharType="separate"/>
        </w:r>
        <w:r w:rsidR="00AC4429">
          <w:rPr>
            <w:noProof/>
            <w:webHidden/>
          </w:rPr>
          <w:t>19</w:t>
        </w:r>
        <w:r w:rsidR="00AC4429">
          <w:rPr>
            <w:noProof/>
            <w:webHidden/>
          </w:rPr>
          <w:fldChar w:fldCharType="end"/>
        </w:r>
      </w:hyperlink>
    </w:p>
    <w:p w14:paraId="1F7BA2EC" w14:textId="47011B0F"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00AC4429" w:rsidRPr="00905972">
          <w:rPr>
            <w:rStyle w:val="Hyperlink"/>
            <w:noProof/>
          </w:rPr>
          <w:t>3.4</w:t>
        </w:r>
        <w:r w:rsidR="00AC4429">
          <w:rPr>
            <w:rFonts w:asciiTheme="minorHAnsi" w:eastAsiaTheme="minorEastAsia" w:hAnsiTheme="minorHAnsi" w:cstheme="minorBidi"/>
            <w:smallCaps w:val="0"/>
            <w:noProof/>
            <w:sz w:val="22"/>
            <w:szCs w:val="22"/>
          </w:rPr>
          <w:tab/>
        </w:r>
        <w:r w:rsidR="00AC4429" w:rsidRPr="00905972">
          <w:rPr>
            <w:rStyle w:val="Hyperlink"/>
            <w:noProof/>
          </w:rPr>
          <w:t>POLICY OPTIMIZATION</w:t>
        </w:r>
        <w:r w:rsidR="00AC4429">
          <w:rPr>
            <w:noProof/>
            <w:webHidden/>
          </w:rPr>
          <w:tab/>
        </w:r>
        <w:r w:rsidR="00AC4429">
          <w:rPr>
            <w:noProof/>
            <w:webHidden/>
          </w:rPr>
          <w:fldChar w:fldCharType="begin"/>
        </w:r>
        <w:r w:rsidR="00AC4429">
          <w:rPr>
            <w:noProof/>
            <w:webHidden/>
          </w:rPr>
          <w:instrText xml:space="preserve"> PAGEREF _Toc49859317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6525EEA8" w14:textId="45667F4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00AC4429" w:rsidRPr="00905972">
          <w:rPr>
            <w:rStyle w:val="Hyperlink"/>
            <w:noProof/>
          </w:rPr>
          <w:t>3.4.1</w:t>
        </w:r>
        <w:r w:rsidR="00AC4429">
          <w:rPr>
            <w:rFonts w:asciiTheme="minorHAnsi" w:eastAsiaTheme="minorEastAsia" w:hAnsiTheme="minorHAnsi" w:cstheme="minorBidi"/>
            <w:i w:val="0"/>
            <w:iCs w:val="0"/>
            <w:noProof/>
            <w:sz w:val="22"/>
            <w:szCs w:val="22"/>
          </w:rPr>
          <w:tab/>
        </w:r>
        <w:r w:rsidR="00AC4429" w:rsidRPr="00905972">
          <w:rPr>
            <w:rStyle w:val="Hyperlink"/>
            <w:noProof/>
          </w:rPr>
          <w:t>Notation</w:t>
        </w:r>
        <w:r w:rsidR="00AC4429">
          <w:rPr>
            <w:noProof/>
            <w:webHidden/>
          </w:rPr>
          <w:tab/>
        </w:r>
        <w:r w:rsidR="00AC4429">
          <w:rPr>
            <w:noProof/>
            <w:webHidden/>
          </w:rPr>
          <w:fldChar w:fldCharType="begin"/>
        </w:r>
        <w:r w:rsidR="00AC4429">
          <w:rPr>
            <w:noProof/>
            <w:webHidden/>
          </w:rPr>
          <w:instrText xml:space="preserve"> PAGEREF _Toc49859318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7B418256" w14:textId="40F2577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00AC4429" w:rsidRPr="00905972">
          <w:rPr>
            <w:rStyle w:val="Hyperlink"/>
            <w:noProof/>
          </w:rPr>
          <w:t>3.4.2</w:t>
        </w:r>
        <w:r w:rsidR="00AC4429">
          <w:rPr>
            <w:rFonts w:asciiTheme="minorHAnsi" w:eastAsiaTheme="minorEastAsia" w:hAnsiTheme="minorHAnsi" w:cstheme="minorBidi"/>
            <w:i w:val="0"/>
            <w:iCs w:val="0"/>
            <w:noProof/>
            <w:sz w:val="22"/>
            <w:szCs w:val="22"/>
          </w:rPr>
          <w:tab/>
        </w:r>
        <w:r w:rsidR="00AC4429" w:rsidRPr="00905972">
          <w:rPr>
            <w:rStyle w:val="Hyperlink"/>
            <w:noProof/>
          </w:rPr>
          <w:t>Proximal Policy Optimization (PPO)</w:t>
        </w:r>
        <w:r w:rsidR="00AC4429">
          <w:rPr>
            <w:noProof/>
            <w:webHidden/>
          </w:rPr>
          <w:tab/>
        </w:r>
        <w:r w:rsidR="00AC4429">
          <w:rPr>
            <w:noProof/>
            <w:webHidden/>
          </w:rPr>
          <w:fldChar w:fldCharType="begin"/>
        </w:r>
        <w:r w:rsidR="00AC4429">
          <w:rPr>
            <w:noProof/>
            <w:webHidden/>
          </w:rPr>
          <w:instrText xml:space="preserve"> PAGEREF _Toc49859319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1B321F3F" w14:textId="5D820FDF"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00AC4429" w:rsidRPr="00905972">
          <w:rPr>
            <w:rStyle w:val="Hyperlink"/>
            <w:noProof/>
          </w:rPr>
          <w:t>3.5</w:t>
        </w:r>
        <w:r w:rsidR="00AC4429">
          <w:rPr>
            <w:rFonts w:asciiTheme="minorHAnsi" w:eastAsiaTheme="minorEastAsia" w:hAnsiTheme="minorHAnsi" w:cstheme="minorBidi"/>
            <w:smallCaps w:val="0"/>
            <w:noProof/>
            <w:sz w:val="22"/>
            <w:szCs w:val="22"/>
          </w:rPr>
          <w:tab/>
        </w:r>
        <w:r w:rsidR="00AC4429" w:rsidRPr="00905972">
          <w:rPr>
            <w:rStyle w:val="Hyperlink"/>
            <w:noProof/>
          </w:rPr>
          <w:t>OPTIMIZATION SETUP</w:t>
        </w:r>
        <w:r w:rsidR="00AC4429">
          <w:rPr>
            <w:noProof/>
            <w:webHidden/>
          </w:rPr>
          <w:tab/>
        </w:r>
        <w:r w:rsidR="00AC4429">
          <w:rPr>
            <w:noProof/>
            <w:webHidden/>
          </w:rPr>
          <w:fldChar w:fldCharType="begin"/>
        </w:r>
        <w:r w:rsidR="00AC4429">
          <w:rPr>
            <w:noProof/>
            <w:webHidden/>
          </w:rPr>
          <w:instrText xml:space="preserve"> PAGEREF _Toc49859320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6CE56D0E" w14:textId="5CC1980F"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00AC4429" w:rsidRPr="00905972">
          <w:rPr>
            <w:rStyle w:val="Hyperlink"/>
            <w:noProof/>
          </w:rPr>
          <w:t>3.5.1</w:t>
        </w:r>
        <w:r w:rsidR="00AC4429">
          <w:rPr>
            <w:rFonts w:asciiTheme="minorHAnsi" w:eastAsiaTheme="minorEastAsia" w:hAnsiTheme="minorHAnsi" w:cstheme="minorBidi"/>
            <w:i w:val="0"/>
            <w:iCs w:val="0"/>
            <w:noProof/>
            <w:sz w:val="22"/>
            <w:szCs w:val="22"/>
          </w:rPr>
          <w:tab/>
        </w:r>
        <w:r w:rsidR="00AC4429" w:rsidRPr="00905972">
          <w:rPr>
            <w:rStyle w:val="Hyperlink"/>
            <w:noProof/>
          </w:rPr>
          <w:t>Optimization Hyperparameters</w:t>
        </w:r>
        <w:r w:rsidR="00AC4429">
          <w:rPr>
            <w:noProof/>
            <w:webHidden/>
          </w:rPr>
          <w:tab/>
        </w:r>
        <w:r w:rsidR="00AC4429">
          <w:rPr>
            <w:noProof/>
            <w:webHidden/>
          </w:rPr>
          <w:fldChar w:fldCharType="begin"/>
        </w:r>
        <w:r w:rsidR="00AC4429">
          <w:rPr>
            <w:noProof/>
            <w:webHidden/>
          </w:rPr>
          <w:instrText xml:space="preserve"> PAGEREF _Toc49859321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3895A2A1" w14:textId="00A5C89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00AC4429" w:rsidRPr="00905972">
          <w:rPr>
            <w:rStyle w:val="Hyperlink"/>
            <w:noProof/>
          </w:rPr>
          <w:t>3.5.2</w:t>
        </w:r>
        <w:r w:rsidR="00AC4429">
          <w:rPr>
            <w:rFonts w:asciiTheme="minorHAnsi" w:eastAsiaTheme="minorEastAsia" w:hAnsiTheme="minorHAnsi" w:cstheme="minorBidi"/>
            <w:i w:val="0"/>
            <w:iCs w:val="0"/>
            <w:noProof/>
            <w:sz w:val="22"/>
            <w:szCs w:val="22"/>
          </w:rPr>
          <w:tab/>
        </w:r>
        <w:r w:rsidR="00AC4429" w:rsidRPr="00905972">
          <w:rPr>
            <w:rStyle w:val="Hyperlink"/>
            <w:noProof/>
          </w:rPr>
          <w:t>Policy Architecture Details</w:t>
        </w:r>
        <w:r w:rsidR="00AC4429">
          <w:rPr>
            <w:noProof/>
            <w:webHidden/>
          </w:rPr>
          <w:tab/>
        </w:r>
        <w:r w:rsidR="00AC4429">
          <w:rPr>
            <w:noProof/>
            <w:webHidden/>
          </w:rPr>
          <w:fldChar w:fldCharType="begin"/>
        </w:r>
        <w:r w:rsidR="00AC4429">
          <w:rPr>
            <w:noProof/>
            <w:webHidden/>
          </w:rPr>
          <w:instrText xml:space="preserve"> PAGEREF _Toc49859322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5F8CCDBB" w14:textId="64EDE6A1" w:rsidR="00AC4429" w:rsidRDefault="005D1D26">
      <w:pPr>
        <w:pStyle w:val="TOC1"/>
        <w:rPr>
          <w:rFonts w:asciiTheme="minorHAnsi" w:eastAsiaTheme="minorEastAsia" w:hAnsiTheme="minorHAnsi" w:cstheme="minorBidi"/>
          <w:bCs w:val="0"/>
          <w:caps w:val="0"/>
          <w:noProof/>
          <w:sz w:val="22"/>
          <w:szCs w:val="22"/>
        </w:rPr>
      </w:pPr>
      <w:hyperlink w:anchor="_Toc49859323" w:history="1">
        <w:r w:rsidR="00AC4429" w:rsidRPr="00905972">
          <w:rPr>
            <w:rStyle w:val="Hyperlink"/>
            <w:noProof/>
          </w:rPr>
          <w:t>4</w:t>
        </w:r>
        <w:r w:rsidR="00AC4429">
          <w:rPr>
            <w:rFonts w:asciiTheme="minorHAnsi" w:eastAsiaTheme="minorEastAsia" w:hAnsiTheme="minorHAnsi" w:cstheme="minorBidi"/>
            <w:bCs w:val="0"/>
            <w:caps w:val="0"/>
            <w:noProof/>
            <w:sz w:val="22"/>
            <w:szCs w:val="22"/>
          </w:rPr>
          <w:tab/>
        </w:r>
        <w:r w:rsidR="00AC4429" w:rsidRPr="00905972">
          <w:rPr>
            <w:rStyle w:val="Hyperlink"/>
            <w:noProof/>
          </w:rPr>
          <w:t>EVALUATION</w:t>
        </w:r>
        <w:r w:rsidR="00AC4429">
          <w:rPr>
            <w:noProof/>
            <w:webHidden/>
          </w:rPr>
          <w:tab/>
        </w:r>
        <w:r w:rsidR="00AC4429">
          <w:rPr>
            <w:noProof/>
            <w:webHidden/>
          </w:rPr>
          <w:fldChar w:fldCharType="begin"/>
        </w:r>
        <w:r w:rsidR="00AC4429">
          <w:rPr>
            <w:noProof/>
            <w:webHidden/>
          </w:rPr>
          <w:instrText xml:space="preserve"> PAGEREF _Toc49859323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37BD7792" w14:textId="369F8969"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00AC4429" w:rsidRPr="00905972">
          <w:rPr>
            <w:rStyle w:val="Hyperlink"/>
            <w:noProof/>
          </w:rPr>
          <w:t>4.1</w:t>
        </w:r>
        <w:r w:rsidR="00AC4429">
          <w:rPr>
            <w:rFonts w:asciiTheme="minorHAnsi" w:eastAsiaTheme="minorEastAsia" w:hAnsiTheme="minorHAnsi" w:cstheme="minorBidi"/>
            <w:smallCaps w:val="0"/>
            <w:noProof/>
            <w:sz w:val="22"/>
            <w:szCs w:val="22"/>
          </w:rPr>
          <w:tab/>
        </w:r>
        <w:r w:rsidR="00AC4429" w:rsidRPr="00905972">
          <w:rPr>
            <w:rStyle w:val="Hyperlink"/>
            <w:noProof/>
          </w:rPr>
          <w:t>SELF-ISOLATION</w:t>
        </w:r>
        <w:r w:rsidR="00AC4429">
          <w:rPr>
            <w:noProof/>
            <w:webHidden/>
          </w:rPr>
          <w:tab/>
        </w:r>
        <w:r w:rsidR="00AC4429">
          <w:rPr>
            <w:noProof/>
            <w:webHidden/>
          </w:rPr>
          <w:fldChar w:fldCharType="begin"/>
        </w:r>
        <w:r w:rsidR="00AC4429">
          <w:rPr>
            <w:noProof/>
            <w:webHidden/>
          </w:rPr>
          <w:instrText xml:space="preserve"> PAGEREF _Toc49859324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7AA0E072" w14:textId="00A03F24"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00AC4429" w:rsidRPr="00905972">
          <w:rPr>
            <w:rStyle w:val="Hyperlink"/>
            <w:noProof/>
          </w:rPr>
          <w:t>4.2</w:t>
        </w:r>
        <w:r w:rsidR="00AC4429">
          <w:rPr>
            <w:rFonts w:asciiTheme="minorHAnsi" w:eastAsiaTheme="minorEastAsia" w:hAnsiTheme="minorHAnsi" w:cstheme="minorBidi"/>
            <w:smallCaps w:val="0"/>
            <w:noProof/>
            <w:sz w:val="22"/>
            <w:szCs w:val="22"/>
          </w:rPr>
          <w:tab/>
        </w:r>
        <w:r w:rsidR="00AC4429" w:rsidRPr="00905972">
          <w:rPr>
            <w:rStyle w:val="Hyperlink"/>
            <w:noProof/>
          </w:rPr>
          <w:t>SIR GRAPH EVALUATION</w:t>
        </w:r>
        <w:r w:rsidR="00AC4429">
          <w:rPr>
            <w:noProof/>
            <w:webHidden/>
          </w:rPr>
          <w:tab/>
        </w:r>
        <w:r w:rsidR="00AC4429">
          <w:rPr>
            <w:noProof/>
            <w:webHidden/>
          </w:rPr>
          <w:fldChar w:fldCharType="begin"/>
        </w:r>
        <w:r w:rsidR="00AC4429">
          <w:rPr>
            <w:noProof/>
            <w:webHidden/>
          </w:rPr>
          <w:instrText xml:space="preserve"> PAGEREF _Toc49859325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08CF6F67" w14:textId="0868CDFD" w:rsidR="00AC4429" w:rsidRDefault="005D1D26">
      <w:pPr>
        <w:pStyle w:val="TOC1"/>
        <w:rPr>
          <w:rFonts w:asciiTheme="minorHAnsi" w:eastAsiaTheme="minorEastAsia" w:hAnsiTheme="minorHAnsi" w:cstheme="minorBidi"/>
          <w:bCs w:val="0"/>
          <w:caps w:val="0"/>
          <w:noProof/>
          <w:sz w:val="22"/>
          <w:szCs w:val="22"/>
        </w:rPr>
      </w:pPr>
      <w:hyperlink w:anchor="_Toc49859326" w:history="1">
        <w:r w:rsidR="00AC4429" w:rsidRPr="00905972">
          <w:rPr>
            <w:rStyle w:val="Hyperlink"/>
            <w:noProof/>
          </w:rPr>
          <w:t>5</w:t>
        </w:r>
        <w:r w:rsidR="00AC4429">
          <w:rPr>
            <w:rFonts w:asciiTheme="minorHAnsi" w:eastAsiaTheme="minorEastAsia" w:hAnsiTheme="minorHAnsi" w:cstheme="minorBidi"/>
            <w:bCs w:val="0"/>
            <w:caps w:val="0"/>
            <w:noProof/>
            <w:sz w:val="22"/>
            <w:szCs w:val="22"/>
          </w:rPr>
          <w:tab/>
        </w:r>
        <w:r w:rsidR="00AC4429" w:rsidRPr="00905972">
          <w:rPr>
            <w:rStyle w:val="Hyperlink"/>
            <w:noProof/>
          </w:rPr>
          <w:t>DISCUSSION AND FUTURE WORK</w:t>
        </w:r>
        <w:r w:rsidR="00AC4429">
          <w:rPr>
            <w:noProof/>
            <w:webHidden/>
          </w:rPr>
          <w:tab/>
        </w:r>
        <w:r w:rsidR="00AC4429">
          <w:rPr>
            <w:noProof/>
            <w:webHidden/>
          </w:rPr>
          <w:fldChar w:fldCharType="begin"/>
        </w:r>
        <w:r w:rsidR="00AC4429">
          <w:rPr>
            <w:noProof/>
            <w:webHidden/>
          </w:rPr>
          <w:instrText xml:space="preserve"> PAGEREF _Toc49859326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18F16ACF" w14:textId="2DF0A69B" w:rsidR="00AC4429" w:rsidRDefault="005D1D26">
      <w:pPr>
        <w:pStyle w:val="TOC1"/>
        <w:rPr>
          <w:rFonts w:asciiTheme="minorHAnsi" w:eastAsiaTheme="minorEastAsia" w:hAnsiTheme="minorHAnsi" w:cstheme="minorBidi"/>
          <w:bCs w:val="0"/>
          <w:caps w:val="0"/>
          <w:noProof/>
          <w:sz w:val="22"/>
          <w:szCs w:val="22"/>
        </w:rPr>
      </w:pPr>
      <w:hyperlink w:anchor="_Toc49859327" w:history="1">
        <w:r w:rsidR="00AC4429" w:rsidRPr="00905972">
          <w:rPr>
            <w:rStyle w:val="Hyperlink"/>
            <w:noProof/>
          </w:rPr>
          <w:t>6</w:t>
        </w:r>
        <w:r w:rsidR="00AC4429">
          <w:rPr>
            <w:rFonts w:asciiTheme="minorHAnsi" w:eastAsiaTheme="minorEastAsia" w:hAnsiTheme="minorHAnsi" w:cstheme="minorBidi"/>
            <w:bCs w:val="0"/>
            <w:caps w:val="0"/>
            <w:noProof/>
            <w:sz w:val="22"/>
            <w:szCs w:val="22"/>
          </w:rPr>
          <w:tab/>
        </w:r>
        <w:r w:rsidR="00AC4429" w:rsidRPr="00905972">
          <w:rPr>
            <w:rStyle w:val="Hyperlink"/>
            <w:noProof/>
          </w:rPr>
          <w:t>REFERENCES</w:t>
        </w:r>
        <w:r w:rsidR="00AC4429">
          <w:rPr>
            <w:noProof/>
            <w:webHidden/>
          </w:rPr>
          <w:tab/>
        </w:r>
        <w:r w:rsidR="00AC4429">
          <w:rPr>
            <w:noProof/>
            <w:webHidden/>
          </w:rPr>
          <w:fldChar w:fldCharType="begin"/>
        </w:r>
        <w:r w:rsidR="00AC4429">
          <w:rPr>
            <w:noProof/>
            <w:webHidden/>
          </w:rPr>
          <w:instrText xml:space="preserve"> PAGEREF _Toc49859327 \h </w:instrText>
        </w:r>
        <w:r w:rsidR="00AC4429">
          <w:rPr>
            <w:noProof/>
            <w:webHidden/>
          </w:rPr>
        </w:r>
        <w:r w:rsidR="00AC4429">
          <w:rPr>
            <w:noProof/>
            <w:webHidden/>
          </w:rPr>
          <w:fldChar w:fldCharType="separate"/>
        </w:r>
        <w:r w:rsidR="00AC4429">
          <w:rPr>
            <w:noProof/>
            <w:webHidden/>
          </w:rPr>
          <w:t>24</w:t>
        </w:r>
        <w:r w:rsidR="00AC4429">
          <w:rPr>
            <w:noProof/>
            <w:webHidden/>
          </w:rPr>
          <w:fldChar w:fldCharType="end"/>
        </w:r>
      </w:hyperlink>
    </w:p>
    <w:p w14:paraId="009B3702" w14:textId="68C0B979" w:rsidR="00AC4429" w:rsidRDefault="005D1D26">
      <w:pPr>
        <w:pStyle w:val="TOC1"/>
        <w:rPr>
          <w:rFonts w:asciiTheme="minorHAnsi" w:eastAsiaTheme="minorEastAsia" w:hAnsiTheme="minorHAnsi" w:cstheme="minorBidi"/>
          <w:bCs w:val="0"/>
          <w:caps w:val="0"/>
          <w:noProof/>
          <w:sz w:val="22"/>
          <w:szCs w:val="22"/>
        </w:rPr>
      </w:pPr>
      <w:hyperlink w:anchor="_Toc49859328" w:history="1">
        <w:r w:rsidR="00AC4429" w:rsidRPr="00905972">
          <w:rPr>
            <w:rStyle w:val="Hyperlink"/>
            <w:noProof/>
          </w:rPr>
          <w:t>7</w:t>
        </w:r>
        <w:r w:rsidR="00AC4429">
          <w:rPr>
            <w:rFonts w:asciiTheme="minorHAnsi" w:eastAsiaTheme="minorEastAsia" w:hAnsiTheme="minorHAnsi" w:cstheme="minorBidi"/>
            <w:bCs w:val="0"/>
            <w:caps w:val="0"/>
            <w:noProof/>
            <w:sz w:val="22"/>
            <w:szCs w:val="22"/>
          </w:rPr>
          <w:tab/>
        </w:r>
        <w:r w:rsidR="00AC4429" w:rsidRPr="00905972">
          <w:rPr>
            <w:rStyle w:val="Hyperlink"/>
            <w:noProof/>
          </w:rPr>
          <w:t>Appendix</w:t>
        </w:r>
        <w:r w:rsidR="00AC4429">
          <w:rPr>
            <w:noProof/>
            <w:webHidden/>
          </w:rPr>
          <w:tab/>
        </w:r>
        <w:r w:rsidR="00AC4429">
          <w:rPr>
            <w:noProof/>
            <w:webHidden/>
          </w:rPr>
          <w:fldChar w:fldCharType="begin"/>
        </w:r>
        <w:r w:rsidR="00AC4429">
          <w:rPr>
            <w:noProof/>
            <w:webHidden/>
          </w:rPr>
          <w:instrText xml:space="preserve"> PAGEREF _Toc49859328 \h </w:instrText>
        </w:r>
        <w:r w:rsidR="00AC4429">
          <w:rPr>
            <w:noProof/>
            <w:webHidden/>
          </w:rPr>
        </w:r>
        <w:r w:rsidR="00AC4429">
          <w:rPr>
            <w:noProof/>
            <w:webHidden/>
          </w:rPr>
          <w:fldChar w:fldCharType="separate"/>
        </w:r>
        <w:r w:rsidR="00AC4429">
          <w:rPr>
            <w:noProof/>
            <w:webHidden/>
          </w:rPr>
          <w:t>26</w:t>
        </w:r>
        <w:r w:rsidR="00AC4429">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01C43C14" w:rsidR="00B049CA" w:rsidRPr="003B7CDC" w:rsidRDefault="003B7CDC" w:rsidP="00223288">
      <w:pPr>
        <w:ind w:firstLine="360"/>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w:t>
      </w:r>
      <w:r w:rsidR="00E778D8">
        <w:t>Besides</w:t>
      </w:r>
      <w:r w:rsidR="00B049CA" w:rsidRPr="00B049CA">
        <w:t xml:space="preserve">,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5F92D1B9" w14:textId="52960665" w:rsidR="002F28D9" w:rsidRDefault="00321CAC" w:rsidP="00223288">
      <w:pPr>
        <w:ind w:firstLine="360"/>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w:t>
      </w:r>
      <w:r w:rsidR="00A2436E">
        <w:t xml:space="preserve">the Unity </w:t>
      </w:r>
      <w:r>
        <w:t xml:space="preserve">physics engine and </w:t>
      </w:r>
      <w:r w:rsidR="005D1D26">
        <w:t xml:space="preserve">we have </w:t>
      </w:r>
      <w:r>
        <w:t>analyzed its results with SIR graphs. We</w:t>
      </w:r>
      <w:r w:rsidR="008858B3">
        <w:t xml:space="preserve"> f</w:t>
      </w:r>
      <w:r>
        <w:t>oun</w:t>
      </w:r>
      <w:r w:rsidR="008858B3">
        <w:t>d clear evidence of the relation between social distancing</w:t>
      </w:r>
      <w:r w:rsidR="00476EDD">
        <w:t xml:space="preserve"> and</w:t>
      </w:r>
      <w:r w:rsidR="008858B3">
        <w:t xml:space="preserve"> </w:t>
      </w:r>
      <w:r w:rsidR="005D1D26">
        <w:t xml:space="preserve">infection </w:t>
      </w:r>
      <w:r w:rsidR="00BB0E93">
        <w:t>rates</w:t>
      </w:r>
      <w:r w:rsidR="008858B3">
        <w:t>.</w:t>
      </w:r>
      <w:r w:rsidR="000B5445">
        <w:t xml:space="preserve"> </w:t>
      </w:r>
      <w:r w:rsidR="008858B3" w:rsidRPr="000B5445">
        <w:t>We further provide evidence that multi</w:t>
      </w:r>
      <w:r w:rsidR="0049667B">
        <w:t>-</w:t>
      </w:r>
      <w:r w:rsidR="008858B3" w:rsidRPr="000B5445">
        <w:t xml:space="preserve">agent cooperation </w:t>
      </w:r>
      <w:r w:rsidR="00BF70CD">
        <w:t>is effective on flattening the epidemic spread curve</w:t>
      </w:r>
      <w:r w:rsidR="008858B3" w:rsidRPr="000B5445">
        <w:t xml:space="preserve">. </w:t>
      </w:r>
      <w:r w:rsidR="00223288">
        <w:t xml:space="preserve">In addition, in cooperative multi-agent settings agents found a way to self-quarantine themselves and decrease the infection rates significantly. Finally, we propose a flexible, easily extendable physics-based epidemic simulation framework </w:t>
      </w:r>
      <w:r w:rsidR="0049667B">
        <w:t>that</w:t>
      </w:r>
      <w:r w:rsidR="00223288">
        <w:t xml:space="preserve"> can be used as an RL environment both </w:t>
      </w:r>
      <w:r w:rsidR="00046D21">
        <w:t xml:space="preserve">in </w:t>
      </w:r>
      <w:r w:rsidR="00223288">
        <w:t>single</w:t>
      </w:r>
      <w:r w:rsidR="00A2436E">
        <w:t xml:space="preserve"> and multi-agent scenarios.</w:t>
      </w:r>
    </w:p>
    <w:p w14:paraId="7784D1B1" w14:textId="1B4D1371" w:rsidR="00FC150C" w:rsidRDefault="00FC150C" w:rsidP="00223288">
      <w:pPr>
        <w:jc w:val="both"/>
        <w:rPr>
          <w:color w:val="FF0000"/>
        </w:rPr>
      </w:pPr>
      <w:bookmarkStart w:id="3" w:name="_GoBack"/>
      <w:bookmarkEnd w:id="3"/>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04C0C578"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w:t>
      </w:r>
      <w:r w:rsidR="00803B48">
        <w:t>COVID</w:t>
      </w:r>
      <w:r w:rsidR="00A00183">
        <w:t>-19</w:t>
      </w:r>
    </w:p>
    <w:p w14:paraId="1CF98857" w14:textId="05500225" w:rsidR="00986FEE" w:rsidRDefault="00AF649B" w:rsidP="003A15CE">
      <w:pPr>
        <w:pStyle w:val="Heading1"/>
      </w:pPr>
      <w:bookmarkStart w:id="4" w:name="_Toc49859299"/>
      <w:r w:rsidRPr="00766664">
        <w:t>I</w:t>
      </w:r>
      <w:r w:rsidR="00766664" w:rsidRPr="00766664">
        <w:t>NTRODUCTION</w:t>
      </w:r>
      <w:bookmarkEnd w:id="4"/>
    </w:p>
    <w:p w14:paraId="76C62F00" w14:textId="6F4078FC" w:rsidR="00C10F78" w:rsidRDefault="00BB08E2" w:rsidP="00A00391">
      <w:pPr>
        <w:ind w:firstLine="360"/>
        <w:jc w:val="both"/>
      </w:pPr>
      <w:r>
        <w:rPr>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5D1D26" w:rsidRPr="00075F02" w:rsidRDefault="005D1D26"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w:t>
                            </w:r>
                            <w:r w:rsidR="00046D21">
                              <w:rPr>
                                <w:color w:val="3B3838" w:themeColor="background2" w:themeShade="40"/>
                                <w:sz w:val="20"/>
                                <w:szCs w:val="20"/>
                              </w:rPr>
                              <w:t xml:space="preserve">dark </w:t>
                            </w:r>
                            <w:r>
                              <w:rPr>
                                <w:color w:val="3B3838" w:themeColor="background2" w:themeShade="40"/>
                                <w:sz w:val="20"/>
                                <w:szCs w:val="20"/>
                              </w:rPr>
                              <w:t>g</w:t>
                            </w:r>
                            <w:r w:rsidRPr="00075F02">
                              <w:rPr>
                                <w:color w:val="3B3838" w:themeColor="background2" w:themeShade="40"/>
                                <w:sz w:val="20"/>
                                <w:szCs w:val="20"/>
                              </w:rPr>
                              <w:t xml:space="preserve">reen area shows susceptible and </w:t>
                            </w:r>
                            <w:r>
                              <w:rPr>
                                <w:color w:val="3B3838" w:themeColor="background2" w:themeShade="40"/>
                                <w:sz w:val="20"/>
                                <w:szCs w:val="20"/>
                              </w:rPr>
                              <w:t>the</w:t>
                            </w:r>
                            <w:r w:rsidR="00046D21">
                              <w:rPr>
                                <w:color w:val="3B3838" w:themeColor="background2" w:themeShade="40"/>
                                <w:sz w:val="20"/>
                                <w:szCs w:val="20"/>
                              </w:rPr>
                              <w:t xml:space="preserv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5D1D26" w:rsidRPr="00075F02" w:rsidRDefault="005D1D26"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w:t>
                      </w:r>
                      <w:r w:rsidR="00046D21">
                        <w:rPr>
                          <w:color w:val="3B3838" w:themeColor="background2" w:themeShade="40"/>
                          <w:sz w:val="20"/>
                          <w:szCs w:val="20"/>
                        </w:rPr>
                        <w:t xml:space="preserve">dark </w:t>
                      </w:r>
                      <w:r>
                        <w:rPr>
                          <w:color w:val="3B3838" w:themeColor="background2" w:themeShade="40"/>
                          <w:sz w:val="20"/>
                          <w:szCs w:val="20"/>
                        </w:rPr>
                        <w:t>g</w:t>
                      </w:r>
                      <w:r w:rsidRPr="00075F02">
                        <w:rPr>
                          <w:color w:val="3B3838" w:themeColor="background2" w:themeShade="40"/>
                          <w:sz w:val="20"/>
                          <w:szCs w:val="20"/>
                        </w:rPr>
                        <w:t xml:space="preserve">reen area shows susceptible and </w:t>
                      </w:r>
                      <w:r>
                        <w:rPr>
                          <w:color w:val="3B3838" w:themeColor="background2" w:themeShade="40"/>
                          <w:sz w:val="20"/>
                          <w:szCs w:val="20"/>
                        </w:rPr>
                        <w:t>the</w:t>
                      </w:r>
                      <w:r w:rsidR="00046D21">
                        <w:rPr>
                          <w:color w:val="3B3838" w:themeColor="background2" w:themeShade="40"/>
                          <w:sz w:val="20"/>
                          <w:szCs w:val="20"/>
                        </w:rPr>
                        <w:t xml:space="preserv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Pr>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t>Ever since the outbreak of Severe Acute Respiratory Syndrome as known as Covid-19 came out, life has changed drastically. Many researchers dedicated themselves to fight against the spread of this fatal virus and minimize the loss</w:t>
      </w:r>
      <w:r w:rsidR="00BF70CD">
        <w:t xml:space="preserve"> of life</w:t>
      </w:r>
      <w:r w:rsidR="000619B1">
        <w:t xml:space="preserve">. Artificial Intelligence researchers are focusing their expertise knowledge to develop mathematical models for analyzing </w:t>
      </w:r>
      <w:r w:rsidR="00F5774A">
        <w:t xml:space="preserve">this </w:t>
      </w:r>
      <w:r w:rsidR="000619B1">
        <w:t>epidemic disease</w:t>
      </w:r>
      <w:r w:rsidR="00382C8A">
        <w:t xml:space="preserve"> </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382C8A">
        <w:t>.</w:t>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w:t>
      </w:r>
      <w:r w:rsidR="00803B48">
        <w:t xml:space="preserve"> </w:t>
      </w:r>
      <w:r w:rsidR="00247715">
        <w:t xml:space="preserve">time. Every second that is wasted </w:t>
      </w:r>
      <w:r w:rsidR="00BF70CD">
        <w:t>increases</w:t>
      </w:r>
      <w:r w:rsidR="00247715">
        <w:t xml:space="preserve"> the damage to humanity. In contrast,</w:t>
      </w:r>
      <w:r w:rsidR="00265313">
        <w:t xml:space="preserve"> to decide confidently which strategy will work, decision</w:t>
      </w:r>
      <w:r w:rsidR="00803B48">
        <w:t>-</w:t>
      </w:r>
      <w:r w:rsidR="00265313">
        <w:t>makers need to analyze many scenarios and variables</w:t>
      </w:r>
      <w:r w:rsidR="00F5774A">
        <w:t xml:space="preserve"> since</w:t>
      </w:r>
      <w:r w:rsidR="00247715">
        <w:t xml:space="preserve"> if they </w:t>
      </w:r>
      <w:r w:rsidR="00BF70CD">
        <w:t>make</w:t>
      </w:r>
      <w:r w:rsidR="00247715">
        <w:t xml:space="preserve"> a wrong decision, that can also cause harm</w:t>
      </w:r>
      <w:r w:rsidR="00265313">
        <w:t>.</w:t>
      </w:r>
      <w:r w:rsidR="00247715">
        <w:t xml:space="preserve"> This is an optimization problem</w:t>
      </w:r>
      <w:r w:rsidR="00803B48">
        <w:t xml:space="preserve"> in</w:t>
      </w:r>
      <w:r w:rsidR="002145D8">
        <w:t xml:space="preserve"> </w:t>
      </w:r>
      <w:r w:rsidR="00247715">
        <w:t>which researchers cope by creating their own</w:t>
      </w:r>
      <w:r w:rsidR="0049667B">
        <w:t xml:space="preserve"> </w:t>
      </w:r>
      <w:r w:rsidR="00247715">
        <w:t>data</w:t>
      </w:r>
      <w:r w:rsidR="00F5774A">
        <w:t xml:space="preserve"> and utilizing Reinforcement Learning to develop optimal strategies</w:t>
      </w:r>
      <w:r w:rsidR="00382C8A">
        <w:t xml:space="preserve"> </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r w:rsidR="00382C8A">
        <w:t>.</w:t>
      </w:r>
    </w:p>
    <w:p w14:paraId="79258122" w14:textId="321CCDCE" w:rsidR="00A41277" w:rsidRDefault="00F5774A" w:rsidP="00D50D79">
      <w:pPr>
        <w:ind w:firstLine="708"/>
        <w:jc w:val="both"/>
      </w:pPr>
      <w:r>
        <w:t>Reinforcement Learning</w:t>
      </w:r>
      <w:r w:rsidR="00D50D79">
        <w:t xml:space="preserve"> (RL)</w:t>
      </w:r>
      <w:r>
        <w:t xml:space="preserve"> is an area of Machine Learning </w:t>
      </w:r>
      <w:r w:rsidR="004E2B5D">
        <w:t xml:space="preserve">where an agent learns the best behavior by interacting with the environment. Creating these complex environments and </w:t>
      </w:r>
      <w:r w:rsidR="00803B48" w:rsidRPr="00803B48">
        <w:t>artificially</w:t>
      </w:r>
      <w:r w:rsidR="004E2B5D">
        <w:t xml:space="preserve"> intelligent agents that solve complex human</w:t>
      </w:r>
      <w:r w:rsidR="00803B48">
        <w:t>-</w:t>
      </w:r>
      <w:r w:rsidR="004E2B5D">
        <w:t>relevant tasks has been</w:t>
      </w:r>
      <w:r w:rsidR="00803B48">
        <w:t xml:space="preserve"> a </w:t>
      </w:r>
      <w:r w:rsidR="004E2B5D">
        <w:t xml:space="preserve">life-long challenge for </w:t>
      </w:r>
      <w:r w:rsidR="00472F75">
        <w:t xml:space="preserve">RL </w:t>
      </w:r>
      <w:r w:rsidR="004E2B5D">
        <w:t>researchers</w:t>
      </w:r>
      <w:r w:rsidR="00142BF0">
        <w:t xml:space="preserve"> </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142BF0">
        <w:t>.</w:t>
      </w:r>
      <w:r w:rsidR="004E2B5D">
        <w:t xml:space="preserve"> </w:t>
      </w:r>
      <w:r w:rsidR="00BF70CD">
        <w:t>The e</w:t>
      </w:r>
      <w:r w:rsidR="004E2B5D">
        <w:t>nvironment is a</w:t>
      </w:r>
      <w:r>
        <w:t xml:space="preserve"> crucial component </w:t>
      </w:r>
      <w:r w:rsidR="00142BF0">
        <w:t>of RL</w:t>
      </w:r>
      <w:r w:rsidR="0049667B">
        <w:t xml:space="preserve"> </w:t>
      </w:r>
      <w:r w:rsidR="00BF70CD">
        <w:t xml:space="preserve">and determines broadly </w:t>
      </w:r>
      <w:r>
        <w:t>the task that the agent</w:t>
      </w:r>
      <w:r w:rsidR="00142BF0">
        <w:t xml:space="preserve"> </w:t>
      </w:r>
      <w:proofErr w:type="gramStart"/>
      <w:r w:rsidR="00BF70CD">
        <w:t xml:space="preserve">has </w:t>
      </w:r>
      <w:r>
        <w:t>to</w:t>
      </w:r>
      <w:proofErr w:type="gramEnd"/>
      <w:r>
        <w:t xml:space="preserve"> solve. </w:t>
      </w:r>
      <w:r w:rsidR="00472F75">
        <w:t>Agent</w:t>
      </w:r>
      <w:r w:rsidR="0049667B">
        <w:t>s</w:t>
      </w:r>
      <w:r w:rsidR="00472F75">
        <w:t xml:space="preserve">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w:t>
      </w:r>
      <w:r w:rsidR="00BF70CD">
        <w:t xml:space="preserve"> the</w:t>
      </w:r>
      <w:r w:rsidR="00B44980">
        <w:t xml:space="preserve"> environment is defined as a</w:t>
      </w:r>
      <w:r w:rsidR="004E2B5D" w:rsidRPr="004E2B5D">
        <w:t>nything th</w:t>
      </w:r>
      <w:r w:rsidR="00EB2883">
        <w:t>at</w:t>
      </w:r>
      <w:r w:rsidR="004E2B5D" w:rsidRPr="004E2B5D">
        <w:t xml:space="preserve"> </w:t>
      </w:r>
      <w:r w:rsidR="00803B48">
        <w:t xml:space="preserve">an </w:t>
      </w:r>
      <w:r w:rsidR="004E2B5D" w:rsidRPr="004E2B5D">
        <w:t xml:space="preserve">agent cannot </w:t>
      </w:r>
      <w:r w:rsidR="00B44980">
        <w:t>have</w:t>
      </w:r>
      <w:r w:rsidR="00803B48">
        <w:t xml:space="preserve"> </w:t>
      </w:r>
      <w:r w:rsidR="00596B6C">
        <w:t>direct control o</w:t>
      </w:r>
      <w:r w:rsidR="0049667B">
        <w:t>ver</w:t>
      </w:r>
      <w:r w:rsidR="004E2B5D" w:rsidRPr="004E2B5D">
        <w:t>.</w:t>
      </w:r>
      <w:r w:rsidR="003120C5">
        <w:t xml:space="preserve"> </w:t>
      </w:r>
      <w:r w:rsidR="00046D21">
        <w:t xml:space="preserve">The agent perceives its environment through sensor observations and </w:t>
      </w:r>
      <w:r w:rsidR="00046D21" w:rsidRPr="00046D21">
        <w:t>acts upon that environment through effectors</w:t>
      </w:r>
      <w:r w:rsidR="00046D21">
        <w:t xml:space="preserve">. </w:t>
      </w:r>
      <w:r w:rsidR="008D775D">
        <w:t>F</w:t>
      </w:r>
      <w:r w:rsidR="008D775D" w:rsidRPr="008D775D">
        <w:t>or each action selected by the agent the environment provides a reward</w:t>
      </w:r>
      <w:r w:rsidR="008D775D">
        <w:t xml:space="preserve"> and t</w:t>
      </w:r>
      <w:r w:rsidR="005A1BDD">
        <w:t>he aim of the agent is to maximize the total rewards that it gets</w:t>
      </w:r>
      <w:r w:rsidR="005A1BDD">
        <w:t>.</w:t>
      </w:r>
      <w:r w:rsidR="008D775D">
        <w:t xml:space="preserve"> </w:t>
      </w:r>
      <w:r w:rsidR="00A41277">
        <w:t>In every step</w:t>
      </w:r>
      <w:r w:rsidR="00D50D79">
        <w:t>, the</w:t>
      </w:r>
      <w:r w:rsidR="00A41277">
        <w:t xml:space="preserve"> agent </w:t>
      </w:r>
      <w:r w:rsidR="00D50D79">
        <w:t>performs an</w:t>
      </w:r>
      <w:r w:rsidR="00A41277">
        <w:t xml:space="preserve"> action by following a strategy which is called </w:t>
      </w:r>
      <w:r w:rsidR="008D775D">
        <w:t>policy.</w:t>
      </w:r>
      <w:r w:rsidR="003120C5">
        <w:t xml:space="preserve"> </w:t>
      </w:r>
      <w:r w:rsidR="00D50D79">
        <w:t xml:space="preserve">The agent starts with a random policy and as training continues the policy </w:t>
      </w:r>
      <w:r w:rsidR="003120C5">
        <w:t xml:space="preserve">is </w:t>
      </w:r>
      <w:r w:rsidR="00A41277">
        <w:t>optimized by a learning algorithm</w:t>
      </w:r>
      <w:r w:rsidR="00D50D79">
        <w:t>.</w:t>
      </w:r>
    </w:p>
    <w:p w14:paraId="108F28F8" w14:textId="73D9991E" w:rsidR="00A41277" w:rsidRDefault="00A41277" w:rsidP="008D775D">
      <w:pPr>
        <w:ind w:firstLine="708"/>
        <w:jc w:val="both"/>
      </w:pPr>
      <w:r>
        <w:t>F</w:t>
      </w:r>
      <w:r w:rsidRPr="00627D24">
        <w:t>or our</w:t>
      </w:r>
      <w:r w:rsidR="002B3A97">
        <w:t xml:space="preserve"> RL</w:t>
      </w:r>
      <w:r w:rsidRPr="00627D24">
        <w:t xml:space="preserve"> tas</w:t>
      </w:r>
      <w:r>
        <w:t>k, w</w:t>
      </w:r>
      <w:r w:rsidRPr="00627D24">
        <w:t xml:space="preserve">e used </w:t>
      </w:r>
      <w:r>
        <w:t xml:space="preserve">the </w:t>
      </w:r>
      <w:r w:rsidRPr="00627D24">
        <w:t xml:space="preserve">Proximal Policy Optimization </w:t>
      </w:r>
      <w:r>
        <w:t>A</w:t>
      </w:r>
      <w:r w:rsidRPr="00627D24">
        <w:t>lgorithm (PPO)</w:t>
      </w:r>
      <w:r w:rsidR="008D775D">
        <w:t xml:space="preserve"> with </w:t>
      </w:r>
      <w:r w:rsidR="002B3A97">
        <w:t xml:space="preserve">a </w:t>
      </w:r>
      <w:r w:rsidR="008D775D">
        <w:t xml:space="preserve">deep neural network (DNN). PPO </w:t>
      </w:r>
      <w:r>
        <w:t>is a member of policy gradient methods for reinforcement learning</w:t>
      </w:r>
      <w:r w:rsidRPr="00627D24">
        <w:t>.</w:t>
      </w:r>
      <w:r>
        <w:t xml:space="preserve"> Policy gradient methods are RL algorithms that rely on optimizing policies with respect to </w:t>
      </w:r>
      <w:r w:rsidR="003120C5">
        <w:t xml:space="preserve">long-term </w:t>
      </w:r>
      <w:r>
        <w:t>cumulative reward</w:t>
      </w:r>
      <w:r w:rsidR="00476EDD">
        <w:t>.</w:t>
      </w:r>
      <w:r w:rsidR="002B3A97">
        <w:t xml:space="preserve">  </w:t>
      </w:r>
      <w:r>
        <w:t xml:space="preserve">Whereas other family members of policy gradient methods </w:t>
      </w:r>
      <w:r>
        <w:lastRenderedPageBreak/>
        <w:t xml:space="preserve">perform one gradient update per data sample, PPO uses multiple epochs of minibatch updates. </w:t>
      </w:r>
      <w:r w:rsidR="00476EDD">
        <w:t>PPO</w:t>
      </w:r>
      <w:r w:rsidRPr="00627D24">
        <w:t xml:space="preserve"> </w:t>
      </w:r>
      <w:r>
        <w:t>was</w:t>
      </w:r>
      <w:r w:rsidRPr="00627D24">
        <w:t xml:space="preserve"> designed by </w:t>
      </w:r>
      <w:proofErr w:type="spellStart"/>
      <w:r w:rsidRPr="00627D24">
        <w:t>OpenAI</w:t>
      </w:r>
      <w:proofErr w:type="spellEnd"/>
      <w:r>
        <w:t xml:space="preserve">. </w:t>
      </w:r>
      <w:r>
        <w:fldChar w:fldCharType="begin" w:fldLock="1"/>
      </w:r>
      <w: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t>Atari</w:t>
      </w:r>
      <w:r w:rsidRPr="00627D24">
        <w:t xml:space="preserve"> games. On a collection of benchmark tasks, PPO outperformed other online policy gradient methods and had a better balance between sample complexity and simplicity. OpenAI defines </w:t>
      </w:r>
      <w:r>
        <w:t>its</w:t>
      </w:r>
      <w:r w:rsidRPr="00627D24">
        <w:t xml:space="preserve"> algorithm with three features. Easy code, sample efficiency</w:t>
      </w:r>
      <w:r>
        <w:t>,</w:t>
      </w:r>
      <w:r w:rsidRPr="00627D24">
        <w:t xml:space="preserve"> and ease of tun</w:t>
      </w:r>
      <w:r w:rsidR="002B3A97">
        <w:t>ing</w:t>
      </w:r>
      <w:r w:rsidRPr="00627D24">
        <w:t>.</w:t>
      </w:r>
      <w:bookmarkStart w:id="5" w:name="_bookmark0"/>
      <w:bookmarkEnd w:id="5"/>
      <w:r>
        <w:t xml:space="preserve"> We explained how this algorithm works in detail in following chapters.</w:t>
      </w:r>
    </w:p>
    <w:p w14:paraId="5A120ABF" w14:textId="2EB70340" w:rsidR="00A41277" w:rsidRDefault="00CE6CAE" w:rsidP="00A41277">
      <w:pPr>
        <w:ind w:firstLine="708"/>
        <w:jc w:val="both"/>
      </w:pPr>
      <w:r>
        <w:t>The deep RL task</w:t>
      </w:r>
      <w:r w:rsidR="00A41277">
        <w:t xml:space="preserve"> was </w:t>
      </w:r>
      <w:r w:rsidR="008D775D">
        <w:t xml:space="preserve">about </w:t>
      </w:r>
      <w:r w:rsidR="00A41277">
        <w:t xml:space="preserve">decreasing the </w:t>
      </w:r>
      <w:r w:rsidR="008D775D">
        <w:t>damage</w:t>
      </w:r>
      <w:r w:rsidR="00A41277">
        <w:t xml:space="preserve"> of an epidemic outbrea</w:t>
      </w:r>
      <w:r w:rsidR="002B3A97">
        <w:t>k</w:t>
      </w:r>
      <w:r>
        <w:t xml:space="preserve"> and flatten the curve</w:t>
      </w:r>
      <w:r w:rsidR="00A41277">
        <w:t xml:space="preserve">. </w:t>
      </w:r>
      <w:r w:rsidR="002B3A97">
        <w:t>T</w:t>
      </w:r>
      <w:r>
        <w:t>o create this task</w:t>
      </w:r>
      <w:r w:rsidR="002B3A97">
        <w:t>, w</w:t>
      </w:r>
      <w:r w:rsidR="00A41277">
        <w:t>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w:t>
      </w:r>
      <w:r w:rsidR="00A41277" w:rsidRPr="00D35CAD">
        <w:t xml:space="preserve"> </w:t>
      </w:r>
      <w:r w:rsidR="00A41277">
        <w:t xml:space="preserve">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t>trainings</w:t>
      </w:r>
      <w:r w:rsidR="00A41277">
        <w:t xml:space="preserve">, infected agents learned to gather up in a location where they avoid infecting others without knowing each other’s health status. This behavior demonstrates that they found a way to tell that they are infected or not to other agents. </w:t>
      </w:r>
      <w:r>
        <w:t>In every training, agents learned to avoid each other and demonstrate social distancing.</w:t>
      </w:r>
    </w:p>
    <w:p w14:paraId="6EA3BD20" w14:textId="64967630" w:rsidR="00596B6C" w:rsidRDefault="00596B6C" w:rsidP="00A00391">
      <w:pPr>
        <w:ind w:firstLine="360"/>
        <w:jc w:val="both"/>
      </w:pPr>
      <w:r>
        <w:t>Social distancing is one of the most effective precaution</w:t>
      </w:r>
      <w:r w:rsidR="00803B48">
        <w:t>s</w:t>
      </w:r>
      <w:r>
        <w:t xml:space="preserve"> that individuals can apply to their daily life. It is a successful strategy to prevent</w:t>
      </w:r>
      <w:r w:rsidR="00803B48">
        <w:t xml:space="preserve"> </w:t>
      </w:r>
      <w:r w:rsidRPr="0023379D">
        <w:t>infectious</w:t>
      </w:r>
      <w:r>
        <w:t xml:space="preserve"> disease</w:t>
      </w:r>
      <w:r w:rsidR="00803B48">
        <w:t>s</w:t>
      </w:r>
      <w:r>
        <w:t xml:space="preserv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An infection mechanism starts when individuals are closer to each other than the threshold value.</w:t>
      </w:r>
      <w:r w:rsidR="00BC1D28">
        <w:t xml:space="preserve"> The threshold value is defined as minimum distance between individuals.</w:t>
      </w:r>
      <w:r w:rsidR="00F27F0D">
        <w:t xml:space="preserve"> </w:t>
      </w:r>
      <w:r w:rsidR="0023207B">
        <w:t xml:space="preserve">Being </w:t>
      </w:r>
      <w:r w:rsidR="00803B48">
        <w:t>closer increases the chance of getting</w:t>
      </w:r>
      <w:r w:rsidR="0023207B">
        <w:t xml:space="preserve"> infected. In </w:t>
      </w:r>
      <w:r w:rsidR="00803B48">
        <w:t xml:space="preserve">the </w:t>
      </w:r>
      <w:r w:rsidR="0023207B">
        <w:t>following chapter, th</w:t>
      </w:r>
      <w:r w:rsidR="00142BF0">
        <w:t xml:space="preserve">e infection </w:t>
      </w:r>
      <w:r w:rsidR="0023207B">
        <w:t xml:space="preserve">mechanism </w:t>
      </w:r>
      <w:r w:rsidR="00803B48">
        <w:t>is</w:t>
      </w:r>
      <w:r w:rsidR="0023207B">
        <w:t xml:space="preserve"> explained in detail.</w:t>
      </w:r>
    </w:p>
    <w:p w14:paraId="3F451A2B" w14:textId="77777777" w:rsidR="00CE6CAE" w:rsidRDefault="0023207B" w:rsidP="00CE6CAE">
      <w:pPr>
        <w:ind w:firstLine="360"/>
        <w:jc w:val="both"/>
      </w:pPr>
      <w:r>
        <w:t>To analyze</w:t>
      </w:r>
      <w:r w:rsidR="001962A3">
        <w:t xml:space="preserve"> possible outcomes, </w:t>
      </w:r>
      <w:r w:rsidR="00F27F0D">
        <w:t xml:space="preserve">we used SIR </w:t>
      </w:r>
      <w:r w:rsidR="00C21901">
        <w:t xml:space="preserve">graphs </w:t>
      </w:r>
      <w:r w:rsidR="00F27F0D">
        <w:t xml:space="preserve">which </w:t>
      </w:r>
      <w:r w:rsidR="00BF70CD">
        <w:t xml:space="preserve">are </w:t>
      </w:r>
      <w:r w:rsidR="00F27F0D">
        <w:t xml:space="preserve">widely </w:t>
      </w:r>
      <w:r w:rsidR="00BF70CD">
        <w:t>used</w:t>
      </w:r>
      <w:r w:rsidR="00F27F0D">
        <w:t xml:space="preserve"> mathematical </w:t>
      </w:r>
      <w:r w:rsidR="00C21901">
        <w:t>model</w:t>
      </w:r>
      <w:r w:rsidR="00BF70CD">
        <w:t>s</w:t>
      </w:r>
      <w:r w:rsidR="00C21901">
        <w:t xml:space="preserve"> </w:t>
      </w:r>
      <w:r w:rsidR="00F27F0D">
        <w:t>that provide insights about the infectious disease</w:t>
      </w:r>
      <w:r w:rsidR="00CB6371">
        <w:t>s</w:t>
      </w:r>
      <w:r w:rsidR="00F27F0D">
        <w:t xml:space="preserve">. The model divides individuals </w:t>
      </w:r>
      <w:r w:rsidR="00803B48">
        <w:t>in</w:t>
      </w:r>
      <w:r w:rsidR="00F27F0D">
        <w:t xml:space="preserve">to three categories. Susceptible, </w:t>
      </w:r>
      <w:r w:rsidR="00780EE1">
        <w:t>I</w:t>
      </w:r>
      <w:r w:rsidR="00F27F0D">
        <w:t>nfectious</w:t>
      </w:r>
      <w:r w:rsidR="00803B48">
        <w:t>,</w:t>
      </w:r>
      <w:r w:rsidR="00AE49B3">
        <w:t xml:space="preserve"> and </w:t>
      </w:r>
      <w:r w:rsidR="00780EE1">
        <w:t>R</w:t>
      </w:r>
      <w:r w:rsidR="00F27F0D">
        <w:t>ecovered.</w:t>
      </w:r>
      <w:r w:rsidR="00134EBE">
        <w:t xml:space="preserve"> Recovered ones can be also called</w:t>
      </w:r>
      <w:r w:rsidR="00803B48">
        <w:t xml:space="preserve"> </w:t>
      </w:r>
      <w:r w:rsidR="00780EE1">
        <w:t>R</w:t>
      </w:r>
      <w:r w:rsidR="00134EBE">
        <w:t xml:space="preserve">emoved since they don’t have any </w:t>
      </w:r>
      <w:r w:rsidR="00803B48">
        <w:t>effec</w:t>
      </w:r>
      <w:r w:rsidR="00134EBE">
        <w:t xml:space="preserve">t </w:t>
      </w:r>
      <w:r w:rsidR="00803B48">
        <w:t>on</w:t>
      </w:r>
      <w:r w:rsidR="0049667B">
        <w:t xml:space="preserve"> the</w:t>
      </w:r>
      <w:r w:rsidR="00134EBE">
        <w:t xml:space="preserve"> simulation.</w:t>
      </w:r>
      <w:r w:rsidR="00AE49B3">
        <w:t xml:space="preserve"> We also used the same</w:t>
      </w:r>
      <w:r w:rsidR="00BF70CD">
        <w:t xml:space="preserve"> </w:t>
      </w:r>
      <w:r w:rsidR="00AE49B3">
        <w:t>categories</w:t>
      </w:r>
      <w:r w:rsidR="00780EE1">
        <w:t xml:space="preserve"> in our simulation</w:t>
      </w:r>
      <w:r w:rsidR="00AE49B3">
        <w:t xml:space="preserve">. </w:t>
      </w:r>
      <w:r w:rsidR="00134EBE">
        <w:t>Although it has been proven that the individual</w:t>
      </w:r>
      <w:r w:rsidR="00CB6371">
        <w:t>s</w:t>
      </w:r>
      <w:r w:rsidR="00134EBE">
        <w:t xml:space="preserve"> ha</w:t>
      </w:r>
      <w:r w:rsidR="002145D8">
        <w:t>ve</w:t>
      </w:r>
      <w:r w:rsidR="00134EBE">
        <w:t xml:space="preserve"> short-term immunity after recovering from the </w:t>
      </w:r>
      <w:r w:rsidR="00803B48">
        <w:t>COVID</w:t>
      </w:r>
      <w:r w:rsidR="00AE49B3">
        <w:t>-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 xml:space="preserve">when individuals recovered from the disease, they will </w:t>
      </w:r>
      <w:r w:rsidR="00BF70CD">
        <w:t xml:space="preserve">be </w:t>
      </w:r>
      <w:r w:rsidR="00AE49B3" w:rsidRPr="00134EBE">
        <w:t>immune to it</w:t>
      </w:r>
      <w:r w:rsidR="00AE49B3">
        <w:t xml:space="preserve"> forever</w:t>
      </w:r>
      <w:r w:rsidR="002145D8">
        <w:t>.</w:t>
      </w:r>
      <w:r w:rsidR="00134EBE">
        <w:t xml:space="preserve"> </w:t>
      </w:r>
      <w:r w:rsidR="002145D8">
        <w:t>A</w:t>
      </w:r>
      <w:r w:rsidR="00134EBE">
        <w:t xml:space="preserve">fter </w:t>
      </w:r>
      <w:r w:rsidR="00AE49B3">
        <w:t xml:space="preserve">recovery, </w:t>
      </w:r>
      <w:r w:rsidR="00134EBE">
        <w:t xml:space="preserve">they don’t have any effect </w:t>
      </w:r>
      <w:r w:rsidR="00803B48">
        <w:t>on</w:t>
      </w:r>
      <w:r w:rsidR="00134EBE">
        <w:t xml:space="preserve"> the curve</w:t>
      </w:r>
      <w:r w:rsidR="00AE49B3">
        <w:t>.</w:t>
      </w:r>
      <w:r w:rsidR="00CE6CAE" w:rsidRPr="00CE6CAE">
        <w:t xml:space="preserve"> </w:t>
      </w:r>
    </w:p>
    <w:p w14:paraId="20FF3B4A" w14:textId="421F548E" w:rsidR="002B3A97" w:rsidRPr="002B3A97" w:rsidRDefault="00CE6CAE" w:rsidP="00787602">
      <w:pPr>
        <w:ind w:firstLine="360"/>
        <w:jc w:val="both"/>
      </w:pPr>
      <w:r>
        <w:t>In this article, we introduce an environment that can simulate epidemic spread with the physics engine of Unity. With the help of Reinforcement Learning, agents are trained to learn social distancing on their own.</w:t>
      </w:r>
      <w:r w:rsidR="00787602">
        <w:t xml:space="preserve"> </w:t>
      </w:r>
      <w:r w:rsidR="00CC0965">
        <w:t>The main contributions of this work are 1)</w:t>
      </w:r>
      <w:r w:rsidR="00CB506C">
        <w:t xml:space="preserve"> </w:t>
      </w:r>
      <w:r w:rsidR="00CC0965">
        <w:t>clear evidence that social distancing</w:t>
      </w:r>
      <w:r w:rsidR="00CB506C">
        <w:t xml:space="preserve"> is mathematically a correct way to</w:t>
      </w:r>
      <w:r w:rsidR="00CC0965">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382C8A">
        <w:t xml:space="preserve"> </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382C8A">
        <w:t>.</w:t>
      </w:r>
      <w:r w:rsidR="007A0EFB">
        <w:t xml:space="preserve"> </w:t>
      </w:r>
      <w:r w:rsidR="00AC3A57">
        <w:t xml:space="preserve">3) </w:t>
      </w:r>
      <w:r w:rsidR="007A0EFB">
        <w:t>E</w:t>
      </w:r>
      <w:r w:rsidR="00CB506C">
        <w:t xml:space="preserve">vidence that </w:t>
      </w:r>
      <w:r w:rsidR="00A61467">
        <w:t>agents found a way to communicate with others gather up and self-isolate themselves.</w:t>
      </w:r>
    </w:p>
    <w:p w14:paraId="155D2684" w14:textId="1664D338" w:rsidR="0087671F" w:rsidRDefault="00766664" w:rsidP="0087671F">
      <w:pPr>
        <w:pStyle w:val="Heading1"/>
      </w:pPr>
      <w:bookmarkStart w:id="6" w:name="_Toc49859300"/>
      <w:r w:rsidRPr="008858B3">
        <w:t>RELATED WORK</w:t>
      </w:r>
      <w:bookmarkEnd w:id="6"/>
    </w:p>
    <w:p w14:paraId="3507C4D1" w14:textId="22A11D07" w:rsidR="0087671F" w:rsidRPr="0087671F" w:rsidRDefault="0087671F" w:rsidP="0087671F">
      <w:r w:rsidRPr="0087671F">
        <w:t xml:space="preserve">In this section, we review some background on </w:t>
      </w:r>
      <w:r>
        <w:t>agent-based modelling</w:t>
      </w:r>
      <w:r w:rsidRPr="0087671F">
        <w:t xml:space="preserve">, </w:t>
      </w:r>
      <w:r>
        <w:t>computational analysis of epidemic outbreaks</w:t>
      </w:r>
      <w:r w:rsidR="007F004D">
        <w:t xml:space="preserve">. We explain key concepts of reinforcement learning and discuss </w:t>
      </w:r>
      <w:r w:rsidRPr="0087671F">
        <w:t>related work in the</w:t>
      </w:r>
      <w:r>
        <w:t xml:space="preserve"> cooperative</w:t>
      </w:r>
      <w:r w:rsidRPr="0087671F">
        <w:t xml:space="preserve"> multi-agent reinforcement learning domain</w:t>
      </w:r>
      <w:r w:rsidR="000B4327">
        <w:t>, Proximal Policy Optimization</w:t>
      </w:r>
      <w:r w:rsidR="00A61467">
        <w:t>,</w:t>
      </w:r>
      <w:r w:rsidR="000B4327">
        <w:t xml:space="preserve"> and reward signals.</w:t>
      </w:r>
    </w:p>
    <w:p w14:paraId="76DF925C" w14:textId="6983B2BF" w:rsidR="00515BF7" w:rsidRDefault="00515BF7" w:rsidP="00F013DC">
      <w:pPr>
        <w:pStyle w:val="ListParagraph"/>
      </w:pPr>
      <w:bookmarkStart w:id="7" w:name="_Toc49859301"/>
      <w:r>
        <w:lastRenderedPageBreak/>
        <w:t>AGENT-BASED MODELLING</w:t>
      </w:r>
      <w:bookmarkEnd w:id="7"/>
    </w:p>
    <w:p w14:paraId="6A2B0FFB" w14:textId="7C6CF7FD" w:rsidR="00A00391" w:rsidRDefault="00666E93" w:rsidP="00666E93">
      <w:pPr>
        <w:ind w:firstLine="360"/>
        <w:jc w:val="both"/>
      </w:pPr>
      <w:r>
        <w:rPr>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A84D02D" w:rsidR="005D1D26" w:rsidRPr="000304AD" w:rsidRDefault="005D1D26"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A84D02D" w:rsidR="005D1D26" w:rsidRPr="000304AD" w:rsidRDefault="005D1D26"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w:t>
      </w:r>
      <w:r w:rsidR="007F004D">
        <w:t>was</w:t>
      </w:r>
      <w:r w:rsidR="00B71659" w:rsidRPr="00B71659">
        <w:t xml:space="preserve"> developed in the mid-1960s and widely </w:t>
      </w:r>
      <w:r w:rsidR="00B71659">
        <w:t xml:space="preserve">used as </w:t>
      </w:r>
      <w:r w:rsidR="00B71659" w:rsidRPr="00B71659">
        <w:t>the first framework for automating step-by-step agent simulations</w:t>
      </w:r>
      <w:r w:rsidR="00382C8A">
        <w:t xml:space="preserve"> </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382C8A">
        <w:t>.</w:t>
      </w:r>
      <w:r w:rsidR="0007677A">
        <w:t xml:space="preserve"> </w:t>
      </w:r>
      <w:r w:rsidR="00843635">
        <w:t>ABM</w:t>
      </w:r>
      <w:r w:rsidR="0007677A">
        <w:t xml:space="preserve"> use</w:t>
      </w:r>
      <w:r w:rsidR="00A61467">
        <w:t>s</w:t>
      </w:r>
      <w:r w:rsidR="0007677A">
        <w:t xml:space="preserv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382C8A">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382C8A">
        <w:t>.</w:t>
      </w:r>
      <w:r w:rsidR="00204EA7">
        <w:t xml:space="preserve"> </w:t>
      </w:r>
      <w:r w:rsidR="008803B4" w:rsidRPr="008803B4">
        <w:t xml:space="preserve">Over time, </w:t>
      </w:r>
      <w:r w:rsidR="0049667B">
        <w:t xml:space="preserve">an </w:t>
      </w:r>
      <w:r w:rsidR="008803B4" w:rsidRPr="008803B4">
        <w:t>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w:t>
      </w:r>
      <w:r w:rsidR="00A61467">
        <w:t>ve</w:t>
      </w:r>
      <w:r w:rsidR="00204EA7" w:rsidRPr="00204EA7">
        <w:t xml:space="preserve"> indicated that</w:t>
      </w:r>
      <w:r w:rsidR="00204EA7">
        <w:t xml:space="preserve"> there </w:t>
      </w:r>
      <w:r w:rsidR="00A61467">
        <w:t>is</w:t>
      </w:r>
      <w:r w:rsidR="00204EA7">
        <w:t xml:space="preserve"> two major approach</w:t>
      </w:r>
      <w:r w:rsidR="00A61467">
        <w:t>es</w:t>
      </w:r>
      <w:r w:rsidR="00204EA7">
        <w:t xml:space="preserve"> in developing </w:t>
      </w:r>
      <w:r w:rsidR="008803B4">
        <w:t>them</w:t>
      </w:r>
      <w:r w:rsidR="00382C8A">
        <w:t xml:space="preserve"> </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382C8A">
        <w:t>.</w:t>
      </w:r>
      <w:r w:rsidR="00204EA7">
        <w:t xml:space="preserve"> At the one end is what we call the </w:t>
      </w:r>
      <w:proofErr w:type="gramStart"/>
      <w:r w:rsidR="00204EA7">
        <w:t>“ brute</w:t>
      </w:r>
      <w:proofErr w:type="gramEnd"/>
      <w:r w:rsidR="00204EA7">
        <w:t xml:space="preserve"> force” method which</w:t>
      </w:r>
      <w:r w:rsidR="00017D42">
        <w:t xml:space="preserve">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w:t>
      </w:r>
      <w:r w:rsidR="00A61467">
        <w:t>,</w:t>
      </w:r>
      <w:r w:rsidR="00136637">
        <w:t xml:space="preserve">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t>
      </w:r>
      <w:r w:rsidR="00A61467">
        <w:t>that</w:t>
      </w:r>
      <w:r w:rsidR="0049667B">
        <w:t xml:space="preserve"> </w:t>
      </w:r>
      <w:r w:rsidR="00A61467">
        <w:t>let</w:t>
      </w:r>
      <w:r w:rsidR="00B77B4D">
        <w:t xml:space="preserve"> </w:t>
      </w:r>
      <w:r w:rsidR="00DD6BD8">
        <w:t>gets</w:t>
      </w:r>
      <w:r w:rsidR="00E2611B">
        <w:t xml:space="preserve"> RGB images</w:t>
      </w:r>
      <w:r w:rsidR="00DD6BD8">
        <w:t xml:space="preserve"> from the </w:t>
      </w:r>
      <w:r w:rsidR="00EE7984">
        <w:t>environment</w:t>
      </w:r>
      <w:r w:rsidR="00382C8A">
        <w:t xml:space="preserve"> </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9AEAD67"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t>
      </w:r>
      <w:r w:rsidR="0049667B">
        <w:t>that</w:t>
      </w:r>
      <w:r w:rsidR="00BC0A8D">
        <w:t xml:space="preserve"> require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8" w:name="_Toc49859302"/>
      <w:r>
        <w:t>EPIDEMIC SIMULATIONS</w:t>
      </w:r>
      <w:bookmarkEnd w:id="8"/>
    </w:p>
    <w:p w14:paraId="1A63FD4B" w14:textId="4C5A14A4"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w:t>
      </w:r>
      <w:r w:rsidR="00812A0B">
        <w:t>of</w:t>
      </w:r>
      <w:r w:rsidR="00CC687C">
        <w:t xml:space="preserve"> </w:t>
      </w:r>
      <w:r w:rsidR="000B4C86">
        <w:t>life</w:t>
      </w:r>
      <w:r w:rsidR="00DB005F">
        <w:t xml:space="preserve"> </w:t>
      </w:r>
      <w:r w:rsidR="000B4C86">
        <w:t>expectancies and death rates</w:t>
      </w:r>
      <w:r w:rsidR="00382C8A">
        <w:t xml:space="preserve"> </w:t>
      </w:r>
      <w:r w:rsidR="009603A7">
        <w:fldChar w:fldCharType="begin" w:fldLock="1"/>
      </w:r>
      <w:r w:rsidR="0004087D">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382C8A">
        <w:t>.</w:t>
      </w:r>
      <w:r w:rsidR="009603A7">
        <w:t xml:space="preserve"> </w:t>
      </w:r>
      <w:r w:rsidR="00D633C5" w:rsidRPr="00D633C5">
        <w:t xml:space="preserve">Early work is formulated deterministic differential equations models for the transmission called SIR by </w:t>
      </w:r>
      <w:proofErr w:type="spellStart"/>
      <w:r w:rsidR="00D633C5" w:rsidRPr="00D633C5">
        <w:t>Kermack</w:t>
      </w:r>
      <w:proofErr w:type="spellEnd"/>
      <w:r w:rsidR="00D633C5" w:rsidRPr="00D633C5">
        <w:t xml:space="preserve"> and McKendrick</w:t>
      </w:r>
      <w:r w:rsidR="00382C8A">
        <w:t xml:space="preserve"> </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interested</w:t>
      </w:r>
      <w:r w:rsidR="00812A0B">
        <w:t xml:space="preserve"> in</w:t>
      </w:r>
      <w:r w:rsidR="000A0889">
        <w:t xml:space="preserve">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w:t>
      </w:r>
      <w:r w:rsidR="000E7B5B">
        <w:lastRenderedPageBreak/>
        <w:t xml:space="preserve">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w:t>
      </w:r>
      <w:r w:rsidR="00812A0B">
        <w:t xml:space="preserve">the </w:t>
      </w:r>
      <w:r w:rsidR="00AC62DD">
        <w:t>‘</w:t>
      </w:r>
      <w:r w:rsidR="00A20A7C">
        <w:t>90s</w:t>
      </w:r>
      <w:r w:rsidR="00382C8A">
        <w:t xml:space="preserve"> </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382C8A">
        <w:t>.</w:t>
      </w:r>
      <w:r w:rsidR="00641D56">
        <w:t xml:space="preserve"> Such simulations </w:t>
      </w:r>
      <w:r w:rsidR="00D6286B">
        <w:t xml:space="preserve">served as </w:t>
      </w:r>
      <w:r w:rsidR="00812A0B">
        <w:t xml:space="preserve">a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812A0B">
        <w:t>s</w:t>
      </w:r>
      <w:r w:rsidR="00AC62DD">
        <w:t xml:space="preserve"> to </w:t>
      </w:r>
      <w:r w:rsidR="00036D42">
        <w:t xml:space="preserve">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t>
      </w:r>
      <w:r w:rsidR="00AC62DD">
        <w:t>that</w:t>
      </w:r>
      <w:r w:rsidR="009147F2">
        <w:t xml:space="preserve"> consist</w:t>
      </w:r>
      <w:r w:rsidR="00812A0B">
        <w:t>s</w:t>
      </w:r>
      <w:r w:rsidR="009147F2">
        <w:t xml:space="preserve"> of </w:t>
      </w:r>
      <w:r w:rsidR="005E4979">
        <w:t>epidemiologists and other computationally</w:t>
      </w:r>
      <w:r w:rsidR="00812A0B">
        <w:t>-</w:t>
      </w:r>
      <w:r w:rsidR="005E4979">
        <w:t>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w:t>
      </w:r>
      <w:r w:rsidR="00812A0B">
        <w:t xml:space="preserve"> the</w:t>
      </w:r>
      <w:r w:rsidR="00E03740">
        <w:t xml:space="preserve"> </w:t>
      </w:r>
      <w:r w:rsidR="00D822B4">
        <w:t xml:space="preserve">biological </w:t>
      </w:r>
      <w:r w:rsidR="00E03740">
        <w:t xml:space="preserve">immune </w:t>
      </w:r>
      <w:r w:rsidR="00D822B4">
        <w:t>system</w:t>
      </w:r>
      <w:r w:rsidR="006F3472">
        <w:t xml:space="preserve"> to design better </w:t>
      </w:r>
      <w:r w:rsidR="00584E93">
        <w:t>computer security in the form of a network intrusion detection system</w:t>
      </w:r>
      <w:r w:rsidR="00F02B92">
        <w:t xml:space="preserve"> called “ARTIS”</w:t>
      </w:r>
      <w:r w:rsidR="00382C8A">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382C8A">
        <w:t>.</w:t>
      </w:r>
      <w:r w:rsidR="00723F56">
        <w:t xml:space="preserve"> He </w:t>
      </w:r>
      <w:r w:rsidR="001B6BE8">
        <w:t>asserts</w:t>
      </w:r>
      <w:r w:rsidR="00812A0B">
        <w:t xml:space="preserve"> the immune</w:t>
      </w:r>
      <w:r w:rsidR="008D78F4">
        <w:t xml:space="preserve"> </w:t>
      </w:r>
      <w:r w:rsidR="00996294">
        <w:t>system</w:t>
      </w:r>
      <w:r w:rsidR="008D78F4">
        <w:t xml:space="preserve"> i</w:t>
      </w:r>
      <w:r w:rsidR="0049667B">
        <w:t>s highly complex</w:t>
      </w:r>
      <w:r w:rsidR="00F02B92">
        <w:t xml:space="preserve"> </w:t>
      </w:r>
      <w:r w:rsidR="0068291C">
        <w:t>and preci</w:t>
      </w:r>
      <w:r w:rsidR="001B6BE8">
        <w:t xml:space="preserve">sely tuned to </w:t>
      </w:r>
      <w:r w:rsidR="00E25B6A">
        <w:t>detect and eliminate</w:t>
      </w:r>
      <w:r w:rsidR="001B6BE8">
        <w:t xml:space="preserve"> </w:t>
      </w:r>
      <w:r w:rsidR="00E25B6A">
        <w:t>any infectio</w:t>
      </w:r>
      <w:r w:rsidR="00812A0B">
        <w:t>us</w:t>
      </w:r>
      <w:r w:rsidR="00806577">
        <w:t xml:space="preserve"> disease</w:t>
      </w:r>
      <w:r w:rsidR="00F51443">
        <w:t xml:space="preserve">. To create such a </w:t>
      </w:r>
      <w:r w:rsidR="00471907">
        <w:t>system,</w:t>
      </w:r>
      <w:r w:rsidR="00F51443">
        <w:t xml:space="preserve"> he uses a computer simulation to imitate </w:t>
      </w:r>
      <w:r w:rsidR="00812A0B">
        <w:t xml:space="preserve">the </w:t>
      </w:r>
      <w:r w:rsidR="00F51443">
        <w:t>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382C8A">
        <w:t xml:space="preserve"> </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382C8A">
        <w:t>.</w:t>
      </w:r>
      <w:r w:rsidR="0000114C">
        <w:t xml:space="preserve"> </w:t>
      </w:r>
      <w:r w:rsidR="00704CC2">
        <w:t xml:space="preserve">While host models investigate </w:t>
      </w:r>
      <w:r w:rsidR="00361706">
        <w:t>the effect of disease on individuals, spread</w:t>
      </w:r>
      <w:r w:rsidR="00B31097">
        <w:t xml:space="preserve"> models focus</w:t>
      </w:r>
      <w:r w:rsidR="00812A0B">
        <w:t xml:space="preserve"> </w:t>
      </w:r>
      <w:r w:rsidR="00B31097">
        <w:t>on predicting how</w:t>
      </w:r>
      <w:r w:rsidR="00812A0B">
        <w:t xml:space="preserve"> the</w:t>
      </w:r>
      <w:r w:rsidR="00B31097">
        <w:t xml:space="preserve"> disease spread among</w:t>
      </w:r>
      <w:r w:rsidR="00812A0B">
        <w:t xml:space="preserve"> a</w:t>
      </w:r>
      <w:r w:rsidR="00B31097">
        <w:t xml:space="preserve"> group of people. In this paper</w:t>
      </w:r>
      <w:r w:rsidR="00812A0B">
        <w:t>,</w:t>
      </w:r>
      <w:r w:rsidR="00B31097">
        <w:t xml:space="preserve">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w:t>
      </w:r>
      <w:r w:rsidR="00812A0B">
        <w:t>a</w:t>
      </w:r>
      <w:r w:rsidR="00E16885">
        <w:t xml:space="preserve">ffects </w:t>
      </w:r>
      <w:r w:rsidR="0044157D">
        <w:t xml:space="preserve">the host </w:t>
      </w:r>
      <w:r w:rsidR="00E16885">
        <w:t>individual</w:t>
      </w:r>
      <w:r w:rsidR="0044157D">
        <w:t xml:space="preserve"> which will be discussed in </w:t>
      </w:r>
      <w:r w:rsidR="00812A0B">
        <w:t xml:space="preserve">the </w:t>
      </w:r>
      <w:r w:rsidR="0044157D">
        <w:t>following chapter.</w:t>
      </w:r>
    </w:p>
    <w:p w14:paraId="19FA0E60" w14:textId="1D7F6A15" w:rsidR="00515BF7" w:rsidRDefault="00515BF7" w:rsidP="00F013DC">
      <w:pPr>
        <w:pStyle w:val="ListParagraph"/>
      </w:pPr>
      <w:bookmarkStart w:id="9" w:name="_Toc49859303"/>
      <w:r>
        <w:t>REINFORCEMENT LEARNING</w:t>
      </w:r>
      <w:bookmarkEnd w:id="9"/>
    </w:p>
    <w:p w14:paraId="588A3311" w14:textId="64B94D34" w:rsidR="00D40ADB" w:rsidRDefault="000302AB" w:rsidP="00883B9E">
      <w:pPr>
        <w:ind w:firstLine="360"/>
        <w:jc w:val="both"/>
      </w:pPr>
      <w:r>
        <w:t xml:space="preserve">Sutton explains </w:t>
      </w:r>
      <w:r w:rsidR="00A2317F">
        <w:t>reinforcement learning (RL)</w:t>
      </w:r>
      <w:r>
        <w:t xml:space="preserve"> with</w:t>
      </w:r>
      <w:r w:rsidR="00AC62DD">
        <w:t xml:space="preserve"> the</w:t>
      </w:r>
      <w:r>
        <w:t xml:space="preserve">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w:t>
      </w:r>
      <w:r w:rsidR="00AC62DD">
        <w:t xml:space="preserve">the </w:t>
      </w:r>
      <w:r w:rsidR="00CF7C87">
        <w:t xml:space="preserve">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382C8A">
        <w:t xml:space="preserve"> </w:t>
      </w:r>
      <w:r w:rsidR="00AF759B" w:rsidRPr="00AF759B">
        <w:t>[8]</w:t>
      </w:r>
      <w:r w:rsidR="00382C8A">
        <w:t>.</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inference</w:t>
      </w:r>
      <w:r w:rsidR="00AC62DD">
        <w:t>s</w:t>
      </w:r>
      <w:r w:rsidR="008B1CE9">
        <w:t xml:space="preserv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AC62DD">
        <w:t>s</w:t>
      </w:r>
      <w:r w:rsidR="00515C77">
        <w:t xml:space="preserve"> from interaction</w:t>
      </w:r>
      <w:r w:rsidR="00FD666B">
        <w:t xml:space="preserve"> and it is a foundational idea underlying nearly all theories of learning and intelligence</w:t>
      </w:r>
      <w:r w:rsidR="00382C8A">
        <w:t xml:space="preserve"> </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382C8A">
        <w:t>.</w:t>
      </w:r>
      <w:r w:rsidR="00F83AD3">
        <w:t xml:space="preserve"> </w:t>
      </w:r>
      <w:r w:rsidR="008A74A7">
        <w:t xml:space="preserve">The problems which </w:t>
      </w:r>
      <w:r w:rsidR="00AC62DD">
        <w:t>are</w:t>
      </w:r>
      <w:r w:rsidR="008A74A7">
        <w:t xml:space="preserve">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w:t>
      </w:r>
      <w:r w:rsidR="00AC62DD">
        <w:t xml:space="preserve">the </w:t>
      </w:r>
      <w:r w:rsidR="00F65284">
        <w:t xml:space="preserve">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w:t>
      </w:r>
      <w:r w:rsidR="00AC62DD">
        <w:rPr>
          <w:rFonts w:eastAsiaTheme="minorEastAsia"/>
        </w:rPr>
        <w:t xml:space="preserve">the </w:t>
      </w:r>
      <w:r w:rsidR="00F65284">
        <w:rPr>
          <w:rFonts w:eastAsiaTheme="minorEastAsia"/>
        </w:rPr>
        <w:t xml:space="preserve">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AC62DD">
        <w:rPr>
          <w:rFonts w:eastAsiaTheme="minorEastAsia"/>
        </w:rPr>
        <w:t>The a</w:t>
      </w:r>
      <w:r w:rsidR="00F65284">
        <w:rPr>
          <w:rFonts w:eastAsiaTheme="minorEastAsia"/>
        </w:rPr>
        <w:t>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w:t>
      </w:r>
      <w:r w:rsidR="00AC62DD">
        <w:t>,</w:t>
      </w:r>
      <w:r w:rsidR="00A8123E">
        <w:t xml:space="preserve"> it learn</w:t>
      </w:r>
      <w:r w:rsidR="005014E8">
        <w:t>s</w:t>
      </w:r>
      <w:r w:rsidR="00A8123E">
        <w:t xml:space="preserve"> from its own actions and consequences</w:t>
      </w:r>
      <w:r w:rsidR="00036139">
        <w:t xml:space="preserve"> which may result </w:t>
      </w:r>
      <w:r w:rsidR="00AC62DD">
        <w:t>in</w:t>
      </w:r>
      <w:r w:rsidR="00036139">
        <w:t xml:space="preserve">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w:t>
      </w:r>
      <w:r w:rsidR="00AC62DD">
        <w:t xml:space="preserve">a </w:t>
      </w:r>
      <w:r w:rsidR="00883B9E">
        <w:t>trial-and-error search</w:t>
      </w:r>
      <w:r w:rsidR="00A8511C">
        <w:t>.</w:t>
      </w:r>
    </w:p>
    <w:p w14:paraId="122EA342" w14:textId="6F604867" w:rsidR="00AF5056" w:rsidRPr="00C367BD" w:rsidRDefault="00075F02" w:rsidP="00C367BD">
      <w:pPr>
        <w:keepNext/>
        <w:jc w:val="both"/>
        <w:rPr>
          <w:i/>
          <w:iCs/>
          <w:color w:val="3B3838" w:themeColor="background2" w:themeShade="40"/>
        </w:rPr>
      </w:pPr>
      <w:r>
        <w:rPr>
          <w:noProof/>
        </w:rPr>
        <w:drawing>
          <wp:anchor distT="0" distB="0" distL="114300" distR="114300" simplePos="0" relativeHeight="251411456" behindDoc="0" locked="0" layoutInCell="1" allowOverlap="1" wp14:anchorId="313010E3" wp14:editId="4B7F33E6">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825AD4">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w:t>
      </w:r>
      <w:r w:rsidR="00AC62DD">
        <w:rPr>
          <w:i/>
          <w:iCs/>
          <w:color w:val="3B3838" w:themeColor="background2" w:themeShade="40"/>
        </w:rPr>
        <w:t>by</w:t>
      </w:r>
      <w:r w:rsidR="00DF54BB" w:rsidRPr="00C367BD">
        <w:rPr>
          <w:i/>
          <w:iCs/>
          <w:color w:val="3B3838" w:themeColor="background2" w:themeShade="40"/>
        </w:rPr>
        <w:t xml:space="preserve">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10" w:name="_Toc49859304"/>
      <w:r>
        <w:t>EPIDEMIC SIMULATION WITH RL</w:t>
      </w:r>
      <w:bookmarkEnd w:id="10"/>
    </w:p>
    <w:p w14:paraId="70741519" w14:textId="4E4A5429" w:rsidR="00980005" w:rsidRDefault="00D40ADB" w:rsidP="001A4F6B">
      <w:pPr>
        <w:ind w:firstLine="360"/>
        <w:jc w:val="both"/>
      </w:pPr>
      <w:r>
        <w:t>Although Reinforcement Learning ha</w:t>
      </w:r>
      <w:r w:rsidR="00AC62DD">
        <w:t>s</w:t>
      </w:r>
      <w:r>
        <w:t xml:space="preserve"> been widely studied in the literature there ha</w:t>
      </w:r>
      <w:r w:rsidR="00AC62DD">
        <w:t>ve</w:t>
      </w:r>
      <w:r>
        <w:t xml:space="preserve"> not been many studies about epidemic spread control with RL. </w:t>
      </w:r>
      <w:r w:rsidR="00CB6A11">
        <w:t>In epidemic outbreak</w:t>
      </w:r>
      <w:r w:rsidR="00541135">
        <w:t>s,</w:t>
      </w:r>
      <w:r w:rsidR="00CB6A11">
        <w:t xml:space="preserve"> particularly </w:t>
      </w:r>
      <w:r w:rsidR="00CB6A11">
        <w:lastRenderedPageBreak/>
        <w:t xml:space="preserve">this method of machine learning is </w:t>
      </w:r>
      <w:r w:rsidR="00541135">
        <w:t xml:space="preserve">beneficial since </w:t>
      </w:r>
      <w:r w:rsidR="008106B2">
        <w:t xml:space="preserve">researchers are not limited </w:t>
      </w:r>
      <w:r w:rsidR="00AC62DD">
        <w:t>to</w:t>
      </w:r>
      <w:r w:rsidR="008106B2">
        <w:t xml:space="preserve">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 xml:space="preserve">calculating every state </w:t>
      </w:r>
      <w:r w:rsidR="00C06059">
        <w:t>-</w:t>
      </w:r>
      <w:r w:rsidR="00285486">
        <w:t xml:space="preserve">even </w:t>
      </w:r>
      <w:r w:rsidR="00E64F83">
        <w:t>not</w:t>
      </w:r>
      <w:r w:rsidR="00AC62DD">
        <w:t xml:space="preserve"> </w:t>
      </w:r>
      <w:r w:rsidR="0090072E">
        <w:t>useful ones</w:t>
      </w:r>
      <w:r w:rsidR="00AC62DD">
        <w:t xml:space="preserve"> at all</w:t>
      </w:r>
      <w:r w:rsidR="00C06059">
        <w:t xml:space="preserve">- </w:t>
      </w:r>
      <w:r w:rsidR="0090072E">
        <w:t xml:space="preserve">require </w:t>
      </w:r>
      <w:r w:rsidR="00AC62DD">
        <w:t xml:space="preserve">a </w:t>
      </w:r>
      <w:r w:rsidR="0090072E">
        <w:t>large amount of computation power</w:t>
      </w:r>
      <w:r w:rsidR="00382C8A">
        <w:t xml:space="preserve"> </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382C8A">
        <w:t>.</w:t>
      </w:r>
      <w:r w:rsidR="004C5E94" w:rsidRPr="004C5E94">
        <w:t xml:space="preserve"> In lieu of identifying optimal polici</w:t>
      </w:r>
      <w:r w:rsidR="004C5E94">
        <w:t>es</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382C8A">
        <w:t xml:space="preserve"> </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382C8A">
        <w:t xml:space="preserve"> </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382C8A">
        <w:t>.</w:t>
      </w:r>
      <w:r w:rsidR="006C4E58">
        <w:t xml:space="preserve"> In parallel,</w:t>
      </w:r>
      <w:r w:rsidR="002C5BA1">
        <w:t xml:space="preserve"> a network-based contact-tracing model has been developed to learn about outbreak propagation in STD’s</w:t>
      </w:r>
      <w:r w:rsidR="00382C8A">
        <w:t xml:space="preserve"> </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382C8A">
        <w:t>.</w:t>
      </w:r>
      <w:r w:rsidR="002C5BA1">
        <w:t xml:space="preserve"> Even genetics algorithms </w:t>
      </w:r>
      <w:r w:rsidR="00AC62DD">
        <w:t>are</w:t>
      </w:r>
      <w:r w:rsidR="002C5BA1">
        <w:t xml:space="preserve"> used for finding optimal vaccination strategies in influenza</w:t>
      </w:r>
      <w:r w:rsidR="00382C8A">
        <w:t xml:space="preserve"> </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82C8A">
        <w:t>.</w:t>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w:t>
      </w:r>
      <w:r w:rsidR="00AC62DD">
        <w:t>,</w:t>
      </w:r>
      <w:r w:rsidR="00883B9E">
        <w:t xml:space="preserve"> and the task is finding the optimal intervention strategy in 3 categories: preventive </w:t>
      </w:r>
      <w:r w:rsidR="00AC62DD">
        <w:t>interventions</w:t>
      </w:r>
      <w:r w:rsidR="00883B9E">
        <w:t>, treatment of disease</w:t>
      </w:r>
      <w:r w:rsidR="00AC62DD">
        <w:t>,</w:t>
      </w:r>
      <w:r w:rsidR="00883B9E">
        <w:t xml:space="preserve"> and reduce-transmission interventions.</w:t>
      </w:r>
      <w:r w:rsidR="00255672" w:rsidRPr="00255672">
        <w:t xml:space="preserve"> </w:t>
      </w:r>
      <w:r w:rsidR="00255672">
        <w:t>The state includes infection rates, reproducibility</w:t>
      </w:r>
      <w:r w:rsidR="00AC62DD">
        <w:t>,</w:t>
      </w:r>
      <w:r w:rsidR="00255672">
        <w:t xml:space="preserve"> etc. besides whether they are susceptible, infected</w:t>
      </w:r>
      <w:r w:rsidR="00AC62DD">
        <w:t>,</w:t>
      </w:r>
      <w:r w:rsidR="00255672">
        <w:t xml:space="preserve"> or recovered. The action set includes mask-wearing, social distancing, contact tracing, closing schools, lockdown</w:t>
      </w:r>
      <w:r w:rsidR="00AC62DD">
        <w:t>,</w:t>
      </w:r>
      <w:r w:rsidR="00255672">
        <w:t xml:space="preserve"> etc. The reward is given related to the death or infection spread rates depending on selection. We abstracted the idea of having </w:t>
      </w:r>
      <w:r w:rsidR="00AC62DD">
        <w:t xml:space="preserve">an </w:t>
      </w:r>
      <w:r w:rsidR="00255672">
        <w:t xml:space="preserve">epidemic simulation to physical form and changed the representation of the agents to people. Instead of intervention strategies </w:t>
      </w:r>
      <w:r w:rsidR="00AC62DD">
        <w:t>that</w:t>
      </w:r>
      <w:r w:rsidR="00255672">
        <w:t xml:space="preserve"> governments can take, we have investigated precautions </w:t>
      </w:r>
      <w:r w:rsidR="00AC62DD">
        <w:t>that</w:t>
      </w:r>
      <w:r w:rsidR="00255672">
        <w:t xml:space="preserve"> can be applied by individuals. The action set was also inspired </w:t>
      </w:r>
      <w:r w:rsidR="00AC62DD">
        <w:t>by</w:t>
      </w:r>
      <w:r w:rsidR="00255672">
        <w:t xml:space="preserve"> Yanez</w:t>
      </w:r>
      <w:r w:rsidR="00382C8A">
        <w:t xml:space="preserve"> </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382C8A">
        <w:t>,</w:t>
      </w:r>
      <w:r w:rsidR="00255672">
        <w:t xml:space="preserve"> but rather than abstractly representing mask-wearing or social distancing, our task was </w:t>
      </w:r>
      <w:r w:rsidR="00260219">
        <w:t>physically show</w:t>
      </w:r>
      <w:r w:rsidR="00AC62DD">
        <w:t>ed</w:t>
      </w:r>
      <w:r w:rsidR="00260219">
        <w:t xml:space="preserve"> that agents can create</w:t>
      </w:r>
      <w:r w:rsidR="00255672">
        <w:t xml:space="preserve"> these actions </w:t>
      </w:r>
      <w:r w:rsidR="00AC62DD">
        <w:t>on</w:t>
      </w:r>
      <w:r w:rsidR="00255672">
        <w:t xml:space="preserve">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w:t>
      </w:r>
      <w:r w:rsidR="00AC62DD">
        <w:t xml:space="preserve"> a K</w:t>
      </w:r>
      <w:r w:rsidR="001A4F6B">
        <w:t>-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1" w:name="_Toc49859305"/>
      <w:r>
        <w:t>MULTI-AGENT REINFORCEMENT LEARNING</w:t>
      </w:r>
      <w:bookmarkEnd w:id="11"/>
    </w:p>
    <w:p w14:paraId="35596A07" w14:textId="060C3391" w:rsidR="00E05577" w:rsidRDefault="00E67882" w:rsidP="00D04417">
      <w:pPr>
        <w:ind w:firstLine="360"/>
        <w:jc w:val="both"/>
      </w:pPr>
      <w:r w:rsidRPr="00E67882">
        <w:t>In the context of Multi</w:t>
      </w:r>
      <w:r>
        <w:t>-agent, there ha</w:t>
      </w:r>
      <w:r w:rsidR="00ED659B">
        <w:t>ve</w:t>
      </w:r>
      <w:r>
        <w:t xml:space="preserve"> been many </w:t>
      </w:r>
      <w:r w:rsidR="00AC62DD">
        <w:t xml:space="preserve">kinds of </w:t>
      </w:r>
      <w:r>
        <w:t xml:space="preserve">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544604">
        <w:t xml:space="preserve"> </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544604">
        <w:t xml:space="preserve"> </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544604">
        <w:t xml:space="preserve"> </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544604">
        <w:t>.</w:t>
      </w:r>
      <w:r w:rsidR="00D55D97">
        <w:t xml:space="preserve"> Due to the interaction between agents, the task complexity</w:t>
      </w:r>
      <w:r w:rsidR="004A2E87">
        <w:t>,</w:t>
      </w:r>
      <w:r w:rsidR="00D55D97">
        <w:t xml:space="preserve">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4604">
        <w:t xml:space="preserve"> </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544604">
        <w:t>.</w:t>
      </w:r>
      <w:r w:rsidR="00A81588">
        <w:t xml:space="preserve"> Multi-agent algorithms can be divided into 3 categories</w:t>
      </w:r>
      <w:r w:rsidR="00E85985">
        <w:t>;</w:t>
      </w:r>
      <w:r w:rsidR="00A81588">
        <w:t xml:space="preserve"> cooperative, competitive, and the combination of th</w:t>
      </w:r>
      <w:r w:rsidR="004A2E87">
        <w:t>ese</w:t>
      </w:r>
      <w:r w:rsidR="00A81588">
        <w:t xml:space="preserve"> two depending on the task which agents solve. </w:t>
      </w:r>
      <w:r w:rsidR="000165E0">
        <w:t xml:space="preserve"> </w:t>
      </w:r>
      <w:r w:rsidR="004A2E87">
        <w:t>In cooperative</w:t>
      </w:r>
      <w:r w:rsidR="000165E0">
        <w:t xml:space="preserve"> settings, agents collabora</w:t>
      </w:r>
      <w:r w:rsidR="004A2E87">
        <w:t xml:space="preserve">te </w:t>
      </w:r>
      <w:r w:rsidR="004D6E6A">
        <w:t>while try</w:t>
      </w:r>
      <w:r w:rsidR="004A2E87">
        <w:t xml:space="preserve">ing </w:t>
      </w:r>
      <w:r w:rsidR="004D6E6A">
        <w:t xml:space="preserve">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w:t>
      </w:r>
      <w:r w:rsidR="004A2E87">
        <w:t xml:space="preserve">is </w:t>
      </w:r>
      <w:r w:rsidR="00AF5056">
        <w:t>also</w:t>
      </w:r>
      <w:r w:rsidR="00C43EDF">
        <w:t xml:space="preserve"> called</w:t>
      </w:r>
      <w:r w:rsidR="004A2E87">
        <w:t xml:space="preserve"> </w:t>
      </w:r>
      <w:r w:rsidR="00AF5056">
        <w:t>“Ecosystem” which is m</w:t>
      </w:r>
      <w:r w:rsidR="00C43EDF">
        <w:t>ultiple interacting agents with independent reward signals</w:t>
      </w:r>
      <w:r w:rsidR="00AF5056">
        <w:t>. This kind of environment can be thought of as an environment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w:t>
      </w:r>
      <w:r w:rsidR="004A2E87">
        <w:t>-</w:t>
      </w:r>
      <w:r w:rsidR="004D6E6A">
        <w:t>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w:t>
      </w:r>
      <w:r w:rsidR="004A2E87">
        <w:t>s</w:t>
      </w:r>
      <w:r w:rsidR="004D6E6A">
        <w:t xml:space="preserve"> non-stationary</w:t>
      </w:r>
      <w:r w:rsidR="009258BE">
        <w:t xml:space="preserve"> in MARL</w:t>
      </w:r>
      <w:r w:rsidR="00544604">
        <w:t xml:space="preserve"> </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544604">
        <w:t>.</w:t>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w:t>
      </w:r>
      <w:r w:rsidR="004A2E87">
        <w:t>,</w:t>
      </w:r>
      <w:r w:rsidR="00FB4302">
        <w:t xml:space="preserve"> our goal was to get as close as possible to a real</w:t>
      </w:r>
      <w:r w:rsidR="00FC50B1">
        <w:t>-world</w:t>
      </w:r>
      <w:r w:rsidR="00FB4302">
        <w:t xml:space="preserve"> scenario since almost every one of the real</w:t>
      </w:r>
      <w:r w:rsidR="00FC50B1">
        <w:t>-life applications</w:t>
      </w:r>
      <w:r w:rsidR="00FB4302">
        <w:t xml:space="preserve"> are non-stationary</w:t>
      </w:r>
      <w:r w:rsidR="00544604">
        <w:t xml:space="preserve"> </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544604">
        <w:t>.</w:t>
      </w:r>
      <w:r w:rsidR="00FC50B1">
        <w:t xml:space="preserve"> Furthermore</w:t>
      </w:r>
      <w:r w:rsidR="004A2E87">
        <w:t>,</w:t>
      </w:r>
      <w:r w:rsidR="00FC50B1">
        <w:t xml:space="preserv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A2E87">
        <w:t xml:space="preserve">the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w:t>
      </w:r>
      <w:r w:rsidR="004A2E87">
        <w:t xml:space="preserve">the </w:t>
      </w:r>
      <w:r w:rsidR="00EA000C">
        <w:t>Proximal Policy Algorithm (PPO) in deep reinforcement learning (DRL).</w:t>
      </w:r>
    </w:p>
    <w:p w14:paraId="029DA4DC" w14:textId="27557B8F" w:rsidR="00515BF7" w:rsidRDefault="00515BF7" w:rsidP="00F013DC">
      <w:pPr>
        <w:pStyle w:val="ListParagraph"/>
      </w:pPr>
      <w:bookmarkStart w:id="12" w:name="_Toc49859306"/>
      <w:r>
        <w:lastRenderedPageBreak/>
        <w:t>COOPERATIVE MULTI-AGENT</w:t>
      </w:r>
      <w:bookmarkEnd w:id="12"/>
    </w:p>
    <w:p w14:paraId="16395E76" w14:textId="2F6CA248"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 strategies even though they don’t share the same observations. </w:t>
      </w:r>
      <w:r w:rsidR="004A2E87">
        <w:t>C</w:t>
      </w:r>
      <w:r w:rsidR="00524A38">
        <w:t xml:space="preserve">ollaboration comes from having </w:t>
      </w:r>
      <w:r w:rsidR="000F3BFC">
        <w:t>a</w:t>
      </w:r>
      <w:r w:rsidR="00524A38">
        <w:t xml:space="preserve"> common goal. Cooperative also called utilitarian agents </w:t>
      </w:r>
      <w:proofErr w:type="gramStart"/>
      <w:r w:rsidR="00524A38">
        <w:t>can be seen as</w:t>
      </w:r>
      <w:proofErr w:type="gramEnd"/>
      <w:r w:rsidR="00524A38">
        <w:t xml:space="preserve"> competitive too if they accidentally learn</w:t>
      </w:r>
      <w:r w:rsidR="004A2E87">
        <w:t xml:space="preserve"> </w:t>
      </w:r>
      <w:r w:rsidR="00524A38">
        <w:t xml:space="preserve">aggressive policy work and stuck with it. </w:t>
      </w:r>
      <w:r w:rsidR="006A18AB">
        <w:t xml:space="preserve">Therefore, </w:t>
      </w:r>
      <w:r w:rsidR="004A2E87">
        <w:t xml:space="preserve">the </w:t>
      </w:r>
      <w:r w:rsidR="006A18AB">
        <w:t xml:space="preserve">researcher needs to design carefully the dynamics of the environment. </w:t>
      </w:r>
      <w:r w:rsidR="00596137">
        <w:t xml:space="preserve">There are </w:t>
      </w:r>
      <w:r w:rsidR="00C5464E">
        <w:t>two</w:t>
      </w:r>
      <w:r w:rsidR="00A375FE">
        <w:t xml:space="preserve"> types of learning</w:t>
      </w:r>
      <w:r w:rsidR="00016B44">
        <w:t xml:space="preserve"> strateg</w:t>
      </w:r>
      <w:r w:rsidR="004A2E87">
        <w:t>ies</w:t>
      </w:r>
      <w:r w:rsidR="00A375FE">
        <w:t xml:space="preserve"> in cooperative multi</w:t>
      </w:r>
      <w:r w:rsidR="004A2E87">
        <w:t>-</w:t>
      </w:r>
      <w:r w:rsidR="00A375FE">
        <w:t>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w:t>
      </w:r>
      <w:r w:rsidR="004A2E87">
        <w:t xml:space="preserve">the </w:t>
      </w:r>
      <w:r w:rsidR="00A375FE">
        <w:t xml:space="preserve">same set of </w:t>
      </w:r>
      <w:r w:rsidR="00544604">
        <w:t xml:space="preserve">behavior </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544604">
        <w:t>.</w:t>
      </w:r>
      <w:r w:rsidR="00A375FE">
        <w:t xml:space="preserve"> The advantage of </w:t>
      </w:r>
      <w:r w:rsidR="004A2E87">
        <w:t xml:space="preserve">the </w:t>
      </w:r>
      <w:r w:rsidR="00C5464E">
        <w:t>team learning approach is that it can use single</w:t>
      </w:r>
      <w:r w:rsidR="004A2E87">
        <w:t>-</w:t>
      </w:r>
      <w:r w:rsidR="00C5464E">
        <w:t>agent machine-learning techniques which sidestep the complexity of</w:t>
      </w:r>
      <w:r w:rsidR="000F3BFC">
        <w:t xml:space="preserve"> the</w:t>
      </w:r>
      <w:r w:rsidR="00C5464E">
        <w:t xml:space="preserve">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3" w:name="_Toc49859307"/>
      <w:r>
        <w:t>T</w:t>
      </w:r>
      <w:r w:rsidR="00207A56">
        <w:t>eam Learning</w:t>
      </w:r>
      <w:bookmarkEnd w:id="13"/>
    </w:p>
    <w:p w14:paraId="7B4654B2" w14:textId="787EB7C0"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w:t>
      </w:r>
      <w:r w:rsidR="004A2E87">
        <w:t>-</w:t>
      </w:r>
      <w:r w:rsidR="003A0D37">
        <w:t>agent behavior which is known by every agent in the environment. On the other hand, heterogenous team agents can develop more complex behaviors with different roles in</w:t>
      </w:r>
      <w:r w:rsidR="000F3BFC">
        <w:t xml:space="preserve"> the</w:t>
      </w:r>
      <w:r w:rsidR="003A0D37">
        <w:t xml:space="preserve">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w:t>
      </w:r>
      <w:r w:rsidR="000F3BFC">
        <w:t>,</w:t>
      </w:r>
      <w:r w:rsidR="003A0D37">
        <w:t xml:space="preserve"> we </w:t>
      </w:r>
      <w:r w:rsidR="00B472D4">
        <w:t>believed individuals do not need specialization and therefore we implemented</w:t>
      </w:r>
      <w:r w:rsidR="003A0D37">
        <w:t xml:space="preserve"> a homogeneous team learning multi</w:t>
      </w:r>
      <w:r w:rsidR="000F3BFC">
        <w:t>-</w:t>
      </w:r>
      <w:r w:rsidR="003A0D37">
        <w:t xml:space="preserve">agents to represent the </w:t>
      </w:r>
      <w:r w:rsidR="00B472D4">
        <w:t>individuals</w:t>
      </w:r>
      <w:r w:rsidR="003A0D37">
        <w:t xml:space="preserve"> in equal conditions</w:t>
      </w:r>
      <w:r w:rsidR="00B472D4">
        <w:t xml:space="preserve">. As an advantage of utilizing </w:t>
      </w:r>
      <w:r w:rsidR="000F3BFC">
        <w:t xml:space="preserve">the </w:t>
      </w:r>
      <w:r w:rsidR="00B472D4">
        <w:t xml:space="preserve">same brain, the search space is remarkably reduced during the training. Surprisingly in our case, as </w:t>
      </w:r>
      <w:r w:rsidR="000F3BFC">
        <w:t xml:space="preserve">the </w:t>
      </w:r>
      <w:r w:rsidR="00B472D4">
        <w:t xml:space="preserve">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 xml:space="preserve">development of sub-behavior that differs based on </w:t>
      </w:r>
      <w:r w:rsidR="000F3BFC">
        <w:t xml:space="preserve">the </w:t>
      </w:r>
      <w:r w:rsidR="00B472D4">
        <w:t xml:space="preserve">agent’s health status. This behavior is discussed in </w:t>
      </w:r>
      <w:r w:rsidR="004E18A8">
        <w:t xml:space="preserve">the </w:t>
      </w:r>
      <w:r w:rsidR="000F3BFC">
        <w:t>evaluation</w:t>
      </w:r>
      <w:r w:rsidR="00B472D4">
        <w:t xml:space="preserve"> chapter.</w:t>
      </w:r>
    </w:p>
    <w:p w14:paraId="7E90E256" w14:textId="0829FF84" w:rsidR="008B5CB8" w:rsidRDefault="00207A56" w:rsidP="008B5CB8">
      <w:pPr>
        <w:pStyle w:val="Heading3"/>
      </w:pPr>
      <w:bookmarkStart w:id="14" w:name="_Toc49859308"/>
      <w:r>
        <w:t>Concurrent Learning</w:t>
      </w:r>
      <w:bookmarkEnd w:id="14"/>
    </w:p>
    <w:p w14:paraId="6C9B2C00" w14:textId="25EC6145"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 xml:space="preserve">The fundamental difference is that each agent has its own brain and they attempt to improve different parts of the team easier since the tasks can be learned independently </w:t>
      </w:r>
      <w:r w:rsidR="000F3BFC">
        <w:t>to</w:t>
      </w:r>
      <w:r w:rsidR="00CA500A" w:rsidRPr="00CA500A">
        <w:t xml:space="preserve"> a degree.</w:t>
      </w:r>
      <w:r w:rsidR="00CA500A">
        <w:t xml:space="preserve"> However, the problem with concurrent learning is learners</w:t>
      </w:r>
      <w:r w:rsidR="004E18A8">
        <w:t>’</w:t>
      </w:r>
      <w:r w:rsidR="00CA500A">
        <w:t xml:space="preserve">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544604">
        <w:t xml:space="preserve"> </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544604">
        <w:t>.</w:t>
      </w:r>
      <w:r w:rsidR="003A3F74">
        <w:t xml:space="preserve"> </w:t>
      </w:r>
      <w:r w:rsidR="00E82B87">
        <w:t xml:space="preserve"> One way to tackle this problem is assuming that other agents are also</w:t>
      </w:r>
      <w:r w:rsidR="000F3BFC">
        <w:t xml:space="preserve"> </w:t>
      </w:r>
      <w:r w:rsidR="00E82B87">
        <w:t>part of the dynamic environment</w:t>
      </w:r>
      <w:r w:rsidR="00547054">
        <w:t xml:space="preserve"> 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5" w:name="_Toc49859309"/>
      <w:r>
        <w:t>Communication in Cooperative MAS</w:t>
      </w:r>
      <w:bookmarkEnd w:id="15"/>
    </w:p>
    <w:p w14:paraId="66E1C116" w14:textId="58F26976"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w:t>
      </w:r>
      <w:r w:rsidR="000F3BFC">
        <w:t>s</w:t>
      </w:r>
      <w:r>
        <w:t xml:space="preserve"> the</w:t>
      </w:r>
      <w:r w:rsidR="007C28FD">
        <w:t xml:space="preserve"> task</w:t>
      </w:r>
      <w:r>
        <w:t xml:space="preserve"> to </w:t>
      </w:r>
      <w:r w:rsidR="007C28FD">
        <w:t>a single</w:t>
      </w:r>
      <w:r w:rsidR="004A2E87">
        <w:t>-</w:t>
      </w:r>
      <w:r w:rsidR="007C28FD">
        <w:t>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communication</w:t>
      </w:r>
      <w:r w:rsidR="007C28FD">
        <w:t>. Therefore, we believe that a correct multi-agent problem should need some restrictions. In addition,</w:t>
      </w:r>
      <w:r w:rsidR="000F3BFC">
        <w:t xml:space="preserve"> </w:t>
      </w:r>
      <w:r w:rsidR="007C28FD">
        <w:t>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w:t>
      </w:r>
      <w:r w:rsidR="000F3BFC">
        <w:t xml:space="preserve">a </w:t>
      </w:r>
      <w:r w:rsidR="005461E0">
        <w:t>hard</w:t>
      </w:r>
      <w:r w:rsidR="000F3BFC">
        <w:t>-</w:t>
      </w:r>
      <w:r w:rsidR="005461E0">
        <w:t>cod</w:t>
      </w:r>
      <w:r w:rsidR="00A2317F">
        <w:t>ed</w:t>
      </w:r>
      <w:r w:rsidR="005461E0">
        <w:t xml:space="preserve"> </w:t>
      </w:r>
      <w:r w:rsidR="004C1783">
        <w:t xml:space="preserve">communication system </w:t>
      </w:r>
      <w:r w:rsidR="005461E0">
        <w:t>in order to simplify the learning process</w:t>
      </w:r>
      <w:r w:rsidR="00544604">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4604">
        <w:t>.</w:t>
      </w:r>
      <w:r w:rsidR="005461E0">
        <w:t xml:space="preserve"> Direct and indirect are two type</w:t>
      </w:r>
      <w:r w:rsidR="000F3BFC">
        <w:t>s</w:t>
      </w:r>
      <w:r w:rsidR="005461E0">
        <w:t xml:space="preserve"> of communication style</w:t>
      </w:r>
      <w:r w:rsidR="000F3BFC">
        <w:t>s</w:t>
      </w:r>
      <w:r w:rsidR="005461E0">
        <w:t xml:space="preserve"> in MARL. Direct communication can be defined </w:t>
      </w:r>
      <w:r w:rsidR="000F3BFC">
        <w:t xml:space="preserve">in </w:t>
      </w:r>
      <w:r w:rsidR="005461E0">
        <w:t xml:space="preserve">which agents inform each other by sharing </w:t>
      </w:r>
      <w:r w:rsidR="004C1783">
        <w:t xml:space="preserve">their own </w:t>
      </w:r>
      <w:r w:rsidR="005461E0">
        <w:t>sensor information.</w:t>
      </w:r>
      <w:r w:rsidR="004C1783">
        <w:t xml:space="preserve"> Indirect communication methods involve not explicit sharing but</w:t>
      </w:r>
      <w:r w:rsidR="000F3BFC">
        <w:t xml:space="preserve"> the</w:t>
      </w:r>
      <w:r w:rsidR="004C1783">
        <w:t xml:space="preserve">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simplistic indirect communication in our simulation which is described in detail in further chapters.</w:t>
      </w:r>
    </w:p>
    <w:p w14:paraId="0108AE60" w14:textId="3DE800A7" w:rsidR="005168F8" w:rsidRDefault="005168F8" w:rsidP="00F013DC">
      <w:pPr>
        <w:pStyle w:val="ListParagraph"/>
      </w:pPr>
      <w:bookmarkStart w:id="16" w:name="_Toc49859310"/>
      <w:r>
        <w:lastRenderedPageBreak/>
        <w:t>LEARNING ALGORITHMS</w:t>
      </w:r>
      <w:bookmarkEnd w:id="16"/>
    </w:p>
    <w:p w14:paraId="40B6D8A6" w14:textId="77777777" w:rsidR="007729AE" w:rsidRDefault="007729AE" w:rsidP="002E34D5">
      <w:pPr>
        <w:jc w:val="both"/>
      </w:pPr>
      <w:r>
        <w:t>In this paper, two algorithms from different families are compared. Soft Actor-Critic and Proximal Policy Optimization.</w:t>
      </w:r>
    </w:p>
    <w:p w14:paraId="270EDCD1" w14:textId="36FEF64D"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w:t>
      </w:r>
      <w:r w:rsidR="001B34F9">
        <w:t>s</w:t>
      </w:r>
      <w:r>
        <w:t>, the process becomes extravagantly expensive for on-policy algorithms. Furthermore, samples per step needed to learn an effective policy increases with task complexity. A commonly used algorithm, deep deterministic policy gradient (DDPG) can be given as an example of</w:t>
      </w:r>
      <w:r w:rsidR="001B34F9">
        <w:t xml:space="preserve"> an</w:t>
      </w:r>
      <w:r>
        <w:t xml:space="preserve"> off policy</w:t>
      </w:r>
      <w:r w:rsidR="00544604">
        <w:t xml:space="preserve"> </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rsidR="00544604">
        <w:t>.</w:t>
      </w:r>
      <w:r>
        <w:t xml:space="preserve"> Even though it provides sample-efficiency it lacks being robust against hyperparameter tuning and brittleness. Soft actor-critic is an algorithm </w:t>
      </w:r>
      <w:r w:rsidR="001B34F9">
        <w:t>that</w:t>
      </w:r>
      <w:r>
        <w:t xml:space="preserve"> provides both sample efficient learning and stability. Therefore, it is the only competitor against the popular PPO algorithm. SAC gains this advantage by exploiting Bellman’s equations for optimality, which a Q-function can be trained to satisfy using any observations</w:t>
      </w:r>
      <w:r w:rsidR="00544604">
        <w:t xml:space="preserve">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rsidR="00544604">
        <w:t>.</w:t>
      </w:r>
      <w:r>
        <w:t xml:space="preserve"> However, satisfying the Bellman's equation is not guarantee</w:t>
      </w:r>
      <w:r w:rsidR="004E18A8">
        <w:t>d</w:t>
      </w:r>
      <w:r>
        <w:t xml:space="preserve">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64A1E8B0" w14:textId="40ACC488" w:rsidR="00F87DB1" w:rsidRDefault="007729AE" w:rsidP="00A071C0">
      <w:pPr>
        <w:jc w:val="both"/>
      </w:pPr>
      <w:r>
        <w:t>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w:t>
      </w:r>
      <w:r w:rsidR="00544604">
        <w:t xml:space="preserve"> </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544604">
        <w:t>.</w:t>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7" w:name="_Toc49859311"/>
      <w:r>
        <w:lastRenderedPageBreak/>
        <w:t>REWARD SIGNALS</w:t>
      </w:r>
      <w:bookmarkEnd w:id="17"/>
    </w:p>
    <w:p w14:paraId="08A49325" w14:textId="3E9E9510" w:rsidR="000B4327" w:rsidRDefault="000B4327" w:rsidP="002E34D5">
      <w:pPr>
        <w:jc w:val="both"/>
      </w:pPr>
      <w:r>
        <w:t>In RL tasks, the aim is to maximize the expected cumulative reward. The reward signal is a channel for communicating between</w:t>
      </w:r>
      <w:r w:rsidR="001B34F9">
        <w:t xml:space="preserve"> the</w:t>
      </w:r>
      <w:r>
        <w:t xml:space="preserve"> agent and the designer of the task. At each time step, </w:t>
      </w:r>
      <w:r w:rsidR="001B34F9">
        <w:t xml:space="preserve">the </w:t>
      </w:r>
      <w:r>
        <w:t xml:space="preserve">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w:t>
      </w:r>
      <w:r w:rsidR="001B34F9">
        <w:t>ies</w:t>
      </w:r>
      <w:r>
        <w:t xml:space="preserve"> to find an optimal policy π*. Therefore,</w:t>
      </w:r>
      <w:r w:rsidR="001B34F9">
        <w:t xml:space="preserve"> the</w:t>
      </w:r>
      <w:r>
        <w:t xml:space="preserve"> researcher needs to define the reward function carefully. A common mistake is to design based on how the agent will solve the task. Instead</w:t>
      </w:r>
      <w:r w:rsidR="001B34F9">
        <w:t>,</w:t>
      </w:r>
      <w:r>
        <w:t xml:space="preserve"> a correct design should be based on “What will agent achieve” [14</w:t>
      </w:r>
      <w:r w:rsidR="00544604">
        <w:t>]. The</w:t>
      </w:r>
      <w:r>
        <w:t xml:space="preserve"> suggested reward function for designing an epidemic outbreak is giving a penalty for getting infected and at the end of the episode giving a reward if</w:t>
      </w:r>
      <w:r w:rsidR="001B34F9">
        <w:t xml:space="preserve"> the</w:t>
      </w:r>
      <w:r>
        <w:t xml:space="preserve"> agent is not infected</w:t>
      </w:r>
      <w:r w:rsidR="00382C8A">
        <w:t xml:space="preserve"> </w:t>
      </w:r>
      <w:r>
        <w:t>[2]</w:t>
      </w:r>
      <w:r w:rsidR="00382C8A">
        <w:t>.</w:t>
      </w:r>
      <w:r>
        <w:t xml:space="preserve"> By this strategy</w:t>
      </w:r>
      <w:r w:rsidR="001B34F9">
        <w:t>,</w:t>
      </w:r>
      <w:r>
        <w:t xml:space="preserve"> </w:t>
      </w:r>
      <w:r w:rsidR="004E18A8">
        <w:t xml:space="preserve">the </w:t>
      </w:r>
      <w:r>
        <w:t xml:space="preserve">agent </w:t>
      </w:r>
      <w:proofErr w:type="gramStart"/>
      <w:r>
        <w:t>has to</w:t>
      </w:r>
      <w:proofErr w:type="gramEnd"/>
      <w:r>
        <w:t xml:space="preserve"> discover a long sequence of “correct” actions to find an optimal policy π*</w:t>
      </w:r>
      <w:r w:rsidR="00544604">
        <w:t xml:space="preserve"> </w:t>
      </w:r>
      <w:r>
        <w:t>[33]</w:t>
      </w:r>
      <w:r w:rsidR="00544604">
        <w:t>.</w:t>
      </w:r>
      <w:r>
        <w:t xml:space="preserve"> These kind</w:t>
      </w:r>
      <w:r w:rsidR="001B34F9">
        <w:t>s</w:t>
      </w:r>
      <w:r>
        <w:t xml:space="preserve"> of rewards are called sparse since</w:t>
      </w:r>
      <w:r w:rsidR="001B34F9">
        <w:t xml:space="preserve"> the</w:t>
      </w:r>
      <w:r>
        <w:t xml:space="preserve"> agent doesn’t get feedback very often. Moreover, these rewards are extrinsic since they are hand-designed by researchers and given externally into RL algorithms which can cause sub-optimal policy convergence. </w:t>
      </w:r>
    </w:p>
    <w:p w14:paraId="5FD661B8" w14:textId="5A608B43" w:rsidR="000B4327" w:rsidRDefault="000B4327" w:rsidP="002E34D5">
      <w:pPr>
        <w:jc w:val="both"/>
      </w:pPr>
      <w:r>
        <w:t>One common way is to endow the agent with a sense of curiosity and to reward it based on how surprised it is by the world around it</w:t>
      </w:r>
      <w:r w:rsidR="00544604">
        <w:t xml:space="preserve"> </w:t>
      </w:r>
      <w:r>
        <w:t>[34]</w:t>
      </w:r>
      <w:r w:rsidR="00544604">
        <w:t>.</w:t>
      </w:r>
      <w:r>
        <w:t xml:space="preserve"> The idea comes from baby individuals who do</w:t>
      </w:r>
      <w:r w:rsidR="001B34F9">
        <w:t xml:space="preserve"> not</w:t>
      </w:r>
      <w:r>
        <w:t xml:space="preserve"> have any task except their intrinsic motivation to explore around. This sense of curiosity provides needed entertainment for the baby. When </w:t>
      </w:r>
      <w:r w:rsidR="001B34F9">
        <w:t xml:space="preserve">an </w:t>
      </w:r>
      <w:r>
        <w:t>agent gets an unexpected reward, it surprises and tr</w:t>
      </w:r>
      <w:r w:rsidR="001B34F9">
        <w:t>ies</w:t>
      </w:r>
      <w:r>
        <w:t xml:space="preserve"> to develop new strategies to explore unknown states and gets more surprised. Hopefully, along the way agent</w:t>
      </w:r>
      <w:r w:rsidR="001B34F9">
        <w:t>s</w:t>
      </w:r>
      <w:r>
        <w:t xml:space="preserve"> will learn better policy with better extrinsic rewards.</w:t>
      </w:r>
    </w:p>
    <w:p w14:paraId="661BE068" w14:textId="4B48740B" w:rsidR="008B5CB8" w:rsidRDefault="005D4C3B" w:rsidP="00F013DC">
      <w:pPr>
        <w:pStyle w:val="ListParagraph"/>
      </w:pPr>
      <w:bookmarkStart w:id="18" w:name="_Toc49859312"/>
      <w:r>
        <w:t>RL</w:t>
      </w:r>
      <w:r w:rsidR="008B5CB8">
        <w:t xml:space="preserve"> SIMULAT</w:t>
      </w:r>
      <w:r>
        <w:t>ION FRAMEWORKS</w:t>
      </w:r>
      <w:bookmarkEnd w:id="18"/>
    </w:p>
    <w:p w14:paraId="2C20E961" w14:textId="46D89B8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 xml:space="preserve">simulators </w:t>
      </w:r>
      <w:r w:rsidR="004E18A8">
        <w:t>that</w:t>
      </w:r>
      <w:r w:rsidR="00661F04">
        <w:t xml:space="preserve"> fit our design research</w:t>
      </w:r>
      <w:r>
        <w:t xml:space="preserve"> below.</w:t>
      </w:r>
    </w:p>
    <w:p w14:paraId="4F66C2D3" w14:textId="50AE767C"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544604">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544604">
        <w:t>.</w:t>
      </w:r>
      <w:r w:rsidR="00A31F87">
        <w:t xml:space="preserve"> </w:t>
      </w:r>
      <w:r>
        <w:t xml:space="preserve">As </w:t>
      </w:r>
      <w:r w:rsidR="001B34F9">
        <w:t xml:space="preserve">the </w:t>
      </w:r>
      <w:r>
        <w:t>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Minecraft is an ideal base for</w:t>
      </w:r>
      <w:r w:rsidR="001B34F9">
        <w:t xml:space="preserve"> </w:t>
      </w:r>
      <w:r>
        <w:t xml:space="preserve">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53764217" w:rsidR="00F82361" w:rsidRDefault="00F82361" w:rsidP="00F87DB1">
      <w:pPr>
        <w:jc w:val="both"/>
      </w:pPr>
      <w:r>
        <w:t>-</w:t>
      </w:r>
      <w:r w:rsidR="006238E4">
        <w:t>Arcade Learning Environment (ALE) is an open</w:t>
      </w:r>
      <w:r w:rsidR="001B34F9">
        <w:t>-</w:t>
      </w:r>
      <w:r w:rsidR="006238E4">
        <w:t xml:space="preserve">source </w:t>
      </w:r>
      <w:r w:rsidR="00270A26">
        <w:t xml:space="preserve">platform </w:t>
      </w:r>
      <w:r w:rsidR="001B34F9">
        <w:t>that</w:t>
      </w:r>
      <w:r w:rsidR="00270A26">
        <w:t xml:space="preserve"> </w:t>
      </w:r>
      <w:r w:rsidR="00794936">
        <w:t>is built on top of the Atari</w:t>
      </w:r>
      <w:r w:rsidR="00110309">
        <w:t xml:space="preserve"> 2600</w:t>
      </w:r>
      <w:r w:rsidR="00B92B99">
        <w:t xml:space="preserve"> Emulator</w:t>
      </w:r>
      <w:r w:rsidR="00544604">
        <w:t xml:space="preserve"> </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544604">
        <w:t>.</w:t>
      </w:r>
      <w:r w:rsidR="00B737DB">
        <w:t xml:space="preserve"> The platform presents hundreds of Atari games and </w:t>
      </w:r>
      <w:r w:rsidR="0049445E">
        <w:t>many research challenges including imitation-learning, transfer learning</w:t>
      </w:r>
      <w:r w:rsidR="001B34F9">
        <w:t>,</w:t>
      </w:r>
      <w:r w:rsidR="0049445E">
        <w:t xml:space="preserve"> and intrinsic motivation.</w:t>
      </w:r>
      <w:r w:rsidR="00E54B84">
        <w:t xml:space="preserve"> </w:t>
      </w:r>
      <w:r w:rsidR="00667885">
        <w:t>Rather than creating new environments ALE is more suitable for testi</w:t>
      </w:r>
      <w:r w:rsidR="00280E83">
        <w:t>ng domain independent agents.</w:t>
      </w:r>
    </w:p>
    <w:p w14:paraId="7639210B" w14:textId="0D10372A"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544604">
        <w:t xml:space="preserve"> </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544604">
        <w:t>.</w:t>
      </w:r>
      <w:r w:rsidR="00DA634A">
        <w:t xml:space="preserve"> The</w:t>
      </w:r>
      <w:r w:rsidR="0049667B">
        <w:t xml:space="preserve"> platform aims</w:t>
      </w:r>
      <w:r w:rsidR="002A341F">
        <w:t xml:space="preserve"> to combine</w:t>
      </w:r>
      <w:r w:rsidR="004E18A8">
        <w:t xml:space="preserve"> the</w:t>
      </w:r>
      <w:r w:rsidR="002A341F">
        <w:t xml:space="preserve"> best features of previous platforms such as </w:t>
      </w:r>
      <w:r w:rsidR="001B34F9">
        <w:t xml:space="preserve">a </w:t>
      </w:r>
      <w:r w:rsidR="002A341F">
        <w:t>variety of environments, continuous control</w:t>
      </w:r>
      <w:r w:rsidR="002C7B3C">
        <w:t>, creating benchmark collection</w:t>
      </w:r>
      <w:r w:rsidR="001B34F9">
        <w:t>,</w:t>
      </w:r>
      <w:r w:rsidR="002C7B3C">
        <w:t xml:space="preserve"> and versioning the platform which guarantees th</w:t>
      </w:r>
      <w:r w:rsidR="00212F6D">
        <w:t>at</w:t>
      </w:r>
      <w:r w:rsidR="002C7B3C">
        <w:t xml:space="preserve"> older </w:t>
      </w:r>
      <w:r w:rsidR="00E71F21">
        <w:t xml:space="preserve">results remain meaningful </w:t>
      </w:r>
      <w:proofErr w:type="gramStart"/>
      <w:r w:rsidR="00E71F21">
        <w:t>an</w:t>
      </w:r>
      <w:proofErr w:type="gramEnd"/>
      <w:r w:rsidR="00E71F21">
        <w:t xml:space="preserve">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w:t>
      </w:r>
      <w:r w:rsidR="001B34F9">
        <w:t>,</w:t>
      </w:r>
      <w:r w:rsidR="00041BB8">
        <w:t xml:space="preserve"> it uses </w:t>
      </w:r>
      <w:proofErr w:type="spellStart"/>
      <w:r w:rsidR="00041BB8">
        <w:t>Mujo</w:t>
      </w:r>
      <w:r w:rsidR="00265844">
        <w:t>Co</w:t>
      </w:r>
      <w:proofErr w:type="spellEnd"/>
      <w:r w:rsidR="00265844">
        <w:t xml:space="preserve"> physics simulation which is not free.</w:t>
      </w:r>
    </w:p>
    <w:p w14:paraId="52D65166" w14:textId="4A5E105D"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t>
      </w:r>
      <w:r w:rsidR="004E18A8">
        <w:t xml:space="preserve">a </w:t>
      </w:r>
      <w:r w:rsidR="005B1459">
        <w:t>world-leading game engine</w:t>
      </w:r>
      <w:r w:rsidR="00AF2EE2">
        <w:t xml:space="preserve"> </w:t>
      </w:r>
      <w:r w:rsidR="006A26B4">
        <w:t xml:space="preserve">in </w:t>
      </w:r>
      <w:r w:rsidR="00AF2EE2">
        <w:t>Unity</w:t>
      </w:r>
      <w:r w:rsidR="00544604">
        <w:t xml:space="preserve"> </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544604">
        <w:t>.</w:t>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 xml:space="preserve">which is </w:t>
      </w:r>
      <w:r w:rsidR="001B34F9">
        <w:t xml:space="preserve">a </w:t>
      </w:r>
      <w:r w:rsidR="00E90538">
        <w:t>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16C5D918"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544604">
        <w:t xml:space="preserve"> </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544604">
        <w:t>.</w:t>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1E5F95">
        <w:t>,</w:t>
      </w:r>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1E5F95">
        <w:t xml:space="preserve">an </w:t>
      </w:r>
      <w:r w:rsidR="00F47C9B">
        <w:t>expanding collection of benchmarks and +15 example environment</w:t>
      </w:r>
      <w:r w:rsidR="001E5F95">
        <w:t>s</w:t>
      </w:r>
      <w:r w:rsidR="00F47C9B">
        <w:t xml:space="preserve">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to use</w:t>
      </w:r>
      <w:r w:rsidR="0064793B">
        <w:t xml:space="preserve"> ML-Agents</w:t>
      </w:r>
      <w:r w:rsidR="009B370F">
        <w:t xml:space="preserve"> for training.</w:t>
      </w:r>
      <w:r w:rsidR="00A946E7">
        <w:t xml:space="preserve"> </w:t>
      </w:r>
      <w:r w:rsidR="009E6B16" w:rsidRPr="009E6B16">
        <w:t xml:space="preserve">The </w:t>
      </w:r>
      <w:r w:rsidR="009E6B16" w:rsidRPr="009E6B16">
        <w:lastRenderedPageBreak/>
        <w:t xml:space="preserve">only thing that researcher </w:t>
      </w:r>
      <w:r w:rsidR="002B093F">
        <w:t>needs</w:t>
      </w:r>
      <w:r w:rsidR="009E6B16" w:rsidRPr="009E6B16">
        <w:t xml:space="preserve"> to do is importing the </w:t>
      </w:r>
      <w:r w:rsidR="0064793B">
        <w:t>ML-Agents</w:t>
      </w:r>
      <w:r w:rsidR="009E6B16" w:rsidRPr="009E6B16">
        <w:t xml:space="preserve">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CD29F93" w:rsidR="00461479" w:rsidRDefault="005E4DC9" w:rsidP="00F87DB1">
      <w:pPr>
        <w:ind w:firstLine="360"/>
        <w:jc w:val="both"/>
      </w:pPr>
      <w:r>
        <w:t xml:space="preserve">One drawback of Unity </w:t>
      </w:r>
      <w:r w:rsidR="0064793B">
        <w:t>ML-Agents</w:t>
      </w:r>
      <w:r>
        <w:t xml:space="preserve"> is that t</w:t>
      </w:r>
      <w:r w:rsidR="00DA3F4D">
        <w:t xml:space="preserve">here are not </w:t>
      </w:r>
      <w:r w:rsidR="00BE2CE4">
        <w:t xml:space="preserve">many RL algorithms </w:t>
      </w:r>
      <w:r w:rsidR="001E5F95">
        <w:t>that</w:t>
      </w:r>
      <w:r w:rsidR="00FB50E1">
        <w:t xml:space="preserve">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1E5F95">
        <w:t>that</w:t>
      </w:r>
      <w:r w:rsidR="00705449">
        <w:t xml:space="preserve">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w:t>
      </w:r>
      <w:r w:rsidR="0064793B">
        <w:t>ML-Agents</w:t>
      </w:r>
      <w:r w:rsidR="00194DC2">
        <w:t xml:space="preserve">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w:t>
      </w:r>
      <w:r w:rsidR="0064793B">
        <w:t>ML-Agents</w:t>
      </w:r>
      <w:r w:rsidR="005D4C3B">
        <w:t xml:space="preserve"> package as a platform</w:t>
      </w:r>
    </w:p>
    <w:p w14:paraId="1F14CD18" w14:textId="6F667163"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382C8A">
        <w:t xml:space="preserve"> </w:t>
      </w:r>
      <w:r w:rsidR="00F866F2">
        <w:t>,</w:t>
      </w:r>
      <w:r w:rsidR="00382C8A">
        <w:t xml:space="preserve"> </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artificial intelligence</w:t>
      </w:r>
      <w:r w:rsidR="00E902BF">
        <w:t xml:space="preserve"> whereas</w:t>
      </w:r>
      <w:r w:rsidR="001E5F95">
        <w:t>,</w:t>
      </w:r>
      <w:r w:rsidR="00E902BF">
        <w:t xml:space="preserve"> in our epidemic simulation, agents implicitly develop this instinct through RL training and multi-agent cooperation.  </w:t>
      </w:r>
    </w:p>
    <w:p w14:paraId="3C4A6657" w14:textId="5E5447AB" w:rsidR="005D4C3B" w:rsidRDefault="00C5338F" w:rsidP="00F87DB1">
      <w:pPr>
        <w:pStyle w:val="Heading1"/>
        <w:jc w:val="both"/>
      </w:pPr>
      <w:bookmarkStart w:id="19" w:name="_Toc49859313"/>
      <w:r w:rsidRPr="004A5B02">
        <w:t>METHODOLOGY</w:t>
      </w:r>
      <w:bookmarkEnd w:id="19"/>
    </w:p>
    <w:p w14:paraId="624E50F2" w14:textId="50B1A8C1"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1E5F95">
        <w:t xml:space="preserve">to stay </w:t>
      </w:r>
      <w:r w:rsidR="00E902BF">
        <w:t xml:space="preserve">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w:t>
      </w:r>
      <w:r w:rsidR="001E5F95">
        <w:t>by</w:t>
      </w:r>
      <w:r w:rsidR="00F87DB1">
        <w:t xml:space="preserve"> creating an epidemic simulation </w:t>
      </w:r>
      <w:r w:rsidR="001E5F95">
        <w:t>that</w:t>
      </w:r>
      <w:r w:rsidR="00F87DB1">
        <w:t xml:space="preserve"> can</w:t>
      </w:r>
      <w:r w:rsidR="001E5F95">
        <w:t xml:space="preserve"> be</w:t>
      </w:r>
      <w:r w:rsidR="00F87DB1">
        <w:t xml:space="preserve"> use</w:t>
      </w:r>
      <w:r w:rsidR="001E5F95">
        <w:t>d</w:t>
      </w:r>
      <w:r w:rsidR="00F87DB1">
        <w:t xml:space="preserve"> as a base for our RL task.</w:t>
      </w:r>
      <w:r w:rsidR="009E3BB1" w:rsidRPr="009E3BB1">
        <w:t xml:space="preserve"> </w:t>
      </w:r>
    </w:p>
    <w:p w14:paraId="2A4E9724" w14:textId="509CAB2D" w:rsidR="00F87DB1" w:rsidRDefault="0087671F" w:rsidP="00F013DC">
      <w:pPr>
        <w:pStyle w:val="ListParagraph"/>
      </w:pPr>
      <w:bookmarkStart w:id="20" w:name="_Toc49859314"/>
      <w:r>
        <w:t>EPIDEMIC SIMULATION</w:t>
      </w:r>
      <w:r w:rsidR="0062768B">
        <w:t xml:space="preserve"> IMPLEMENTATION</w:t>
      </w:r>
      <w:bookmarkEnd w:id="20"/>
    </w:p>
    <w:p w14:paraId="4C109100" w14:textId="62EE532C"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t>
      </w:r>
      <w:r w:rsidR="001E5F95">
        <w:t>that</w:t>
      </w:r>
      <w:r w:rsidR="007A7048" w:rsidRPr="007A7048">
        <w:t xml:space="preserve"> live</w:t>
      </w:r>
      <w:r w:rsidR="004E18A8">
        <w:t>s</w:t>
      </w:r>
      <w:r w:rsidR="007A7048" w:rsidRPr="007A7048">
        <w:t xml:space="preserve"> together. </w:t>
      </w:r>
      <w:r w:rsidR="00207A56">
        <w:t xml:space="preserve">Spreading infection and getting sick </w:t>
      </w:r>
      <w:r w:rsidR="001E5F95">
        <w:t>is</w:t>
      </w:r>
      <w:r w:rsidR="00207A56">
        <w:t xml:space="preserv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06204DBE" w:rsidR="00703ED7" w:rsidRDefault="006E2871" w:rsidP="00703ED7">
      <w:pPr>
        <w:ind w:firstLine="360"/>
        <w:jc w:val="both"/>
      </w:pPr>
      <w:r w:rsidRPr="009E3BB1">
        <w:rPr>
          <w:noProof/>
        </w:rPr>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t>The environment is a square</w:t>
      </w:r>
      <w:r w:rsidR="001E5F95">
        <w:t>-</w:t>
      </w:r>
      <w:r w:rsidR="00C73C3E">
        <w:t>shaped area with a wall around so agents cannot go through.</w:t>
      </w:r>
      <w:r>
        <w:t xml:space="preserve"> Unity </w:t>
      </w:r>
      <w:r w:rsidR="0064793B">
        <w:t>ML-Agents</w:t>
      </w:r>
      <w:r>
        <w:t xml:space="preserve"> package comes with +15 environments and this area was used in one of the experiments.</w:t>
      </w:r>
      <w:r w:rsidR="00C73C3E" w:rsidRPr="009E3BB1">
        <w:t xml:space="preserve"> </w:t>
      </w:r>
      <w:r w:rsidR="009E3BB1" w:rsidRPr="009E3BB1">
        <w:t xml:space="preserve"> </w:t>
      </w:r>
    </w:p>
    <w:p w14:paraId="47A9F3AA" w14:textId="45D2265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825AD4">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2C5A3E24"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sidR="00544604">
        <w:rPr>
          <w:i/>
          <w:iCs/>
        </w:rPr>
        <w:t xml:space="preserve"> </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4810A6C9" w:rsidR="00C73C3E" w:rsidRDefault="00C73C3E" w:rsidP="0046664A">
      <w:pPr>
        <w:ind w:firstLine="360"/>
        <w:jc w:val="both"/>
      </w:pPr>
      <w:r>
        <w:t>First, we have created hard</w:t>
      </w:r>
      <w:r w:rsidR="001E5F95">
        <w:t>-</w:t>
      </w:r>
      <w:r>
        <w:t xml:space="preserve">coded dummy bots </w:t>
      </w:r>
      <w:r w:rsidR="001E5F95">
        <w:t>that</w:t>
      </w:r>
      <w:r>
        <w:t xml:space="preserve"> do not have an artificial neural network.</w:t>
      </w:r>
      <w:r w:rsidR="00CE08CA">
        <w:t xml:space="preserve"> The aim of having dummy bots </w:t>
      </w:r>
      <w:r w:rsidR="001E5F95">
        <w:t>is</w:t>
      </w:r>
      <w:r w:rsidR="00CE08CA">
        <w:t xml:space="preserve"> to create danger and problem</w:t>
      </w:r>
      <w:r w:rsidR="004E18A8">
        <w:t>s</w:t>
      </w:r>
      <w:r w:rsidR="00CE08CA">
        <w:t xml:space="preserve">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w:t>
      </w:r>
      <w:r w:rsidR="004E18A8">
        <w:t>-</w:t>
      </w:r>
      <w:r>
        <w:t>movement style for the dummy bots: target-choosers and bouncers.</w:t>
      </w:r>
      <w:r w:rsidR="0062768B">
        <w:t xml:space="preserve"> The simulation</w:t>
      </w:r>
      <w:r w:rsidR="00AF3362">
        <w:t>-</w:t>
      </w:r>
      <w:r w:rsidR="0062768B">
        <w:t xml:space="preserve">based on </w:t>
      </w:r>
      <w:r w:rsidR="00AF3362">
        <w:t xml:space="preserve">the </w:t>
      </w:r>
      <w:r w:rsidR="0062768B">
        <w:t xml:space="preserve">physics engine of Unity </w:t>
      </w:r>
      <w:r w:rsidR="0062768B" w:rsidRPr="0062768B">
        <w:rPr>
          <w:i/>
          <w:iCs/>
        </w:rPr>
        <w:t>PhysX</w:t>
      </w:r>
      <w:r w:rsidR="00CE08CA">
        <w:rPr>
          <w:i/>
          <w:iCs/>
        </w:rPr>
        <w:t xml:space="preserve"> </w:t>
      </w:r>
      <w:r w:rsidR="0062768B">
        <w:t>has some built</w:t>
      </w:r>
      <w:r w:rsidR="00AF3362">
        <w:t>-</w:t>
      </w:r>
      <w:r w:rsidR="0062768B">
        <w:t xml:space="preserve">in components such as </w:t>
      </w:r>
      <w:r w:rsidR="00AF3362">
        <w:t xml:space="preserve">a </w:t>
      </w:r>
      <w:proofErr w:type="spellStart"/>
      <w:r w:rsidR="0062768B">
        <w:t>rigidbody</w:t>
      </w:r>
      <w:proofErr w:type="spellEnd"/>
      <w:r w:rsidR="0062768B">
        <w:t xml:space="preserve"> </w:t>
      </w:r>
      <w:r w:rsidR="004E18A8">
        <w:t>that</w:t>
      </w:r>
      <w:r w:rsidR="0062768B">
        <w:t xml:space="preserve"> </w:t>
      </w:r>
      <w:r w:rsidR="007C6C37">
        <w:t xml:space="preserve">allows </w:t>
      </w:r>
      <w:r w:rsidR="00AF3362">
        <w:t xml:space="preserve">the </w:t>
      </w:r>
      <w:r w:rsidR="007C6C37">
        <w:t>designer</w:t>
      </w:r>
      <w:r w:rsidR="0062768B">
        <w:t xml:space="preserve"> to control an object’s position through the physics simulation.</w:t>
      </w:r>
      <w:r w:rsidR="007C6C37">
        <w:t xml:space="preserve"> There </w:t>
      </w:r>
      <w:r w:rsidR="00CE08CA">
        <w:t>were</w:t>
      </w:r>
      <w:r w:rsidR="007C6C37">
        <w:t xml:space="preserve"> </w:t>
      </w:r>
      <w:r w:rsidR="00AF3362">
        <w:t xml:space="preserve">a </w:t>
      </w:r>
      <w:r w:rsidR="007C6C37">
        <w:t xml:space="preserve">couple of options for position manipulation such as adding force, </w:t>
      </w:r>
      <w:r w:rsidR="00CE08CA">
        <w:t xml:space="preserve">adding </w:t>
      </w:r>
      <w:r w:rsidR="007C6C37">
        <w:t>velocity</w:t>
      </w:r>
      <w:r w:rsidR="00AF3362">
        <w:t>,</w:t>
      </w:r>
      <w:r w:rsidR="007C6C37">
        <w:t xml:space="preserve"> and directly changing the position. For both </w:t>
      </w:r>
      <w:r w:rsidR="004E18A8">
        <w:t xml:space="preserve">the </w:t>
      </w:r>
      <w:r w:rsidR="007C6C37">
        <w:t xml:space="preserve">movement style of </w:t>
      </w:r>
      <w:r w:rsidR="00CE08CA">
        <w:t xml:space="preserve">our </w:t>
      </w:r>
      <w:r w:rsidR="007C6C37">
        <w:t xml:space="preserve">dummy bots, we choose </w:t>
      </w:r>
      <w:r w:rsidR="00AF3362">
        <w:t xml:space="preserve">a </w:t>
      </w:r>
      <w:r w:rsidR="007C6C37">
        <w:t>directly chang</w:t>
      </w:r>
      <w:r w:rsidR="00CE08CA">
        <w:t>ing</w:t>
      </w:r>
      <w:r w:rsidR="00AF3362">
        <w:t xml:space="preserve"> the</w:t>
      </w:r>
      <w:r w:rsidR="00CE08CA">
        <w:t xml:space="preserve"> </w:t>
      </w:r>
      <w:r w:rsidR="007C6C37">
        <w:t>position to eliminate the complexity of</w:t>
      </w:r>
      <w:r w:rsidR="00AF3362">
        <w:t xml:space="preserve"> the</w:t>
      </w:r>
      <w:r w:rsidR="007C6C37">
        <w:t xml:space="preserve">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w:t>
      </w:r>
      <w:r w:rsidR="00AF3362">
        <w:t xml:space="preserve">the </w:t>
      </w:r>
      <w:r w:rsidR="00541335">
        <w:t>designer perspective</w:t>
      </w:r>
      <w:r w:rsidR="00AF3362">
        <w:t>,</w:t>
      </w:r>
      <w:r w:rsidR="00541335">
        <w:t xml:space="preser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w:t>
      </w:r>
      <w:r w:rsidR="00AF3362">
        <w:t>s</w:t>
      </w:r>
      <w:r w:rsidR="00CE08CA">
        <w:t xml:space="preserve"> in our dummy bots.</w:t>
      </w:r>
      <w:r w:rsidR="005B0A99">
        <w:t xml:space="preserve"> </w:t>
      </w:r>
    </w:p>
    <w:p w14:paraId="71BD2E3F" w14:textId="41DB5B64"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 xml:space="preserve">At each time step, Unity physics engine checks if any of these colliders touch to each other. If there are infectionColliders which start to intersect and one of the cubes is sick, the other one is exposed to infection every time step. </w:t>
      </w:r>
      <w:r w:rsidR="00AF3362">
        <w:t>The e</w:t>
      </w:r>
      <w:r w:rsidR="008B54A0">
        <w:t>xpose function gets the distance between agents and calculates the probability of getting infected inversely proportional to the distance. At each step</w:t>
      </w:r>
      <w:r w:rsidR="00AF3362">
        <w:t>,</w:t>
      </w:r>
      <w:r w:rsidR="008B54A0">
        <w:t xml:space="preserve"> there is a random chance that agent</w:t>
      </w:r>
      <w:r w:rsidR="00AF3362">
        <w:t>s</w:t>
      </w:r>
      <w:r w:rsidR="008B54A0">
        <w:t xml:space="preserve"> can get infected</w:t>
      </w:r>
      <w:r w:rsidR="004E18A8">
        <w:t>,</w:t>
      </w:r>
      <w:r w:rsidR="008B54A0">
        <w:t xml:space="preserve">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rPr>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825AD4">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w:t>
      </w:r>
      <w:r w:rsidR="00AF3362">
        <w:rPr>
          <w:color w:val="3B3838" w:themeColor="background2" w:themeShade="40"/>
          <w:sz w:val="20"/>
          <w:szCs w:val="20"/>
        </w:rPr>
        <w:t xml:space="preserve"> the</w:t>
      </w:r>
      <w:r>
        <w:rPr>
          <w:color w:val="3B3838" w:themeColor="background2" w:themeShade="40"/>
          <w:sz w:val="20"/>
          <w:szCs w:val="20"/>
        </w:rPr>
        <w:t xml:space="preserve"> t</w:t>
      </w:r>
      <w:r w:rsidR="008B54A0">
        <w:rPr>
          <w:color w:val="3B3838" w:themeColor="background2" w:themeShade="40"/>
          <w:sz w:val="20"/>
          <w:szCs w:val="20"/>
        </w:rPr>
        <w:t>w</w:t>
      </w:r>
      <w:r>
        <w:rPr>
          <w:color w:val="3B3838" w:themeColor="background2" w:themeShade="40"/>
          <w:sz w:val="20"/>
          <w:szCs w:val="20"/>
        </w:rPr>
        <w:t>o is close</w:t>
      </w:r>
      <w:r w:rsidR="00AF3362">
        <w:rPr>
          <w:color w:val="3B3838" w:themeColor="background2" w:themeShade="40"/>
          <w:sz w:val="20"/>
          <w:szCs w:val="20"/>
        </w:rPr>
        <w:t>d</w:t>
      </w:r>
      <w:r>
        <w:rPr>
          <w:color w:val="3B3838" w:themeColor="background2" w:themeShade="40"/>
          <w:sz w:val="20"/>
          <w:szCs w:val="20"/>
        </w:rPr>
        <w:t>.</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2D40E8FE"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Pr>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5D1D26" w:rsidRPr="00396B7A" w:rsidRDefault="005D1D2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5D1D26" w:rsidRPr="00396B7A" w:rsidRDefault="005D1D2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 xml:space="preserve">Agents are simulated as </w:t>
      </w:r>
      <w:r w:rsidR="00AF3362">
        <w:t>cubic objects</w:t>
      </w:r>
      <w:r w:rsidR="00F075E7">
        <w:t xml:space="preserve">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w:t>
      </w:r>
      <w:r w:rsidR="00AF3362">
        <w:t>-</w:t>
      </w:r>
      <w:r w:rsidR="002B51F7">
        <w:t xml:space="preserve">axis and their </w:t>
      </w:r>
      <w:r w:rsidR="00BA605F">
        <w:t>health</w:t>
      </w:r>
      <w:r w:rsidR="002B51F7">
        <w:t xml:space="preserve"> status</w:t>
      </w:r>
      <w:r w:rsidR="00022BF9">
        <w:t xml:space="preserve">. </w:t>
      </w:r>
      <w:r w:rsidR="004D1BF0">
        <w:t xml:space="preserve">Observation vectors </w:t>
      </w:r>
      <w:r w:rsidR="00D21F81">
        <w:t>are</w:t>
      </w:r>
      <w:r w:rsidR="004D1BF0">
        <w:t xml:space="preserve"> stacked with 5 previous observations before being fed to</w:t>
      </w:r>
      <w:r w:rsidR="00AF3362">
        <w:t xml:space="preserve"> the</w:t>
      </w:r>
      <w:r w:rsidR="004D1BF0">
        <w:t xml:space="preserve">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w:t>
      </w:r>
      <w:r w:rsidR="00D21F81">
        <w:t>s</w:t>
      </w:r>
      <w:r w:rsidR="004D1BF0">
        <w:t xml:space="preserve"> back was enough. Stacking observations</w:t>
      </w:r>
      <w:r w:rsidR="00C57C5C">
        <w:t xml:space="preserve"> </w:t>
      </w:r>
      <w:proofErr w:type="gramStart"/>
      <w:r w:rsidR="00C57C5C">
        <w:t>can be seen as</w:t>
      </w:r>
      <w:proofErr w:type="gramEnd"/>
      <w:r w:rsidR="00C57C5C">
        <w:t xml:space="preserve">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Agents also have 360</w:t>
      </w:r>
      <w:r w:rsidR="00D21F81">
        <w:t>-</w:t>
      </w:r>
      <w:r w:rsidR="002B51F7">
        <w:t xml:space="preserve">degree </w:t>
      </w:r>
      <w:r w:rsidR="00BE099C">
        <w:t xml:space="preserve">raycast observations as seen in </w:t>
      </w:r>
      <w:r w:rsidR="00D21F81">
        <w:t xml:space="preserve">the </w:t>
      </w:r>
      <w:r w:rsidR="00BE099C">
        <w:t xml:space="preserve">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w:t>
      </w:r>
      <w:r w:rsidR="00D21F81">
        <w:t>,</w:t>
      </w:r>
      <w:r w:rsidR="006908B0">
        <w:t xml:space="preserve">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w:t>
      </w:r>
      <w:r w:rsidR="00D21F81">
        <w:t xml:space="preserve"> a</w:t>
      </w:r>
      <w:r w:rsidR="00922B86">
        <w:t xml:space="preserve">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w:t>
      </w:r>
      <w:r w:rsidR="00D21F81">
        <w:t xml:space="preserve">the </w:t>
      </w:r>
      <w:r w:rsidR="00D64480">
        <w:t>ray’s color</w:t>
      </w:r>
      <w:r w:rsidR="00BE099C">
        <w:t xml:space="preserve"> turns </w:t>
      </w:r>
      <w:r w:rsidR="00D64480">
        <w:t xml:space="preserve">to </w:t>
      </w:r>
      <w:r w:rsidR="00D21F81">
        <w:t xml:space="preserve">a </w:t>
      </w:r>
      <w:r w:rsidR="00BE099C">
        <w:t xml:space="preserve">red and </w:t>
      </w:r>
      <w:r w:rsidR="00AC3678">
        <w:t xml:space="preserve">fed </w:t>
      </w:r>
      <w:r w:rsidR="00D21F81">
        <w:t xml:space="preserve">the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D21F81">
        <w:t>,</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w:t>
      </w:r>
      <w:r w:rsidR="00D21F81">
        <w:t xml:space="preserve">a </w:t>
      </w:r>
      <w:r w:rsidR="00D64480">
        <w:t>multi-agent environment.</w:t>
      </w:r>
      <w:r w:rsidR="006908B0">
        <w:t xml:space="preserve"> In </w:t>
      </w:r>
      <w:r w:rsidR="006908B0">
        <w:rPr>
          <w:rFonts w:eastAsiaTheme="minorEastAsia"/>
        </w:rPr>
        <w:t>our case, there w</w:t>
      </w:r>
      <w:r w:rsidR="00D21F81">
        <w:rPr>
          <w:rFonts w:eastAsiaTheme="minorEastAsia"/>
        </w:rPr>
        <w:t>as</w:t>
      </w:r>
      <w:r w:rsidR="006908B0">
        <w:rPr>
          <w:rFonts w:eastAsiaTheme="minorEastAsia"/>
        </w:rPr>
        <w:t xml:space="preserve"> 165 </w:t>
      </w:r>
      <w:proofErr w:type="spellStart"/>
      <w:r w:rsidR="006908B0">
        <w:rPr>
          <w:rFonts w:eastAsiaTheme="minorEastAsia"/>
        </w:rPr>
        <w:t>raycast</w:t>
      </w:r>
      <w:proofErr w:type="spellEnd"/>
      <w:r w:rsidR="006908B0">
        <w:rPr>
          <w:rFonts w:eastAsiaTheme="minorEastAsia"/>
        </w:rPr>
        <w:t xml:space="preserve"> sensor observation</w:t>
      </w:r>
      <w:r w:rsidR="00D21F81">
        <w:rPr>
          <w:rFonts w:eastAsiaTheme="minorEastAsia"/>
        </w:rPr>
        <w:t>s</w:t>
      </w:r>
      <w:r w:rsidR="006908B0">
        <w:rPr>
          <w:rFonts w:eastAsiaTheme="minorEastAsia"/>
        </w:rPr>
        <w:t xml:space="preserve">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1" w:name="_Hlk49699811"/>
      <m:oMathPara>
        <m:oMathParaPr>
          <m:jc m:val="left"/>
        </m:oMathParaPr>
        <m:oMath>
          <m:r>
            <w:rPr>
              <w:rFonts w:ascii="Cambria Math" w:hAnsi="Cambria Math"/>
            </w:rPr>
            <m:t>=(Observation Stacks) × (1+ (2 × Num Rays)) × (Num Detectable Tags + 2)</m:t>
          </m:r>
        </m:oMath>
      </m:oMathPara>
    </w:p>
    <w:bookmarkEnd w:id="21"/>
    <w:p w14:paraId="10069138" w14:textId="6DA7E600" w:rsidR="00F013DC" w:rsidRDefault="009E37B6" w:rsidP="00BE099C">
      <w:pPr>
        <w:ind w:firstLine="360"/>
        <w:jc w:val="both"/>
      </w:pPr>
      <w:r>
        <w:rPr>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5D1D26" w:rsidRPr="00DF06CA" w:rsidRDefault="005D1D26">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5D1D26" w:rsidRPr="00DF06CA" w:rsidRDefault="005D1D26"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5D1D26" w:rsidRPr="00DF06CA" w:rsidRDefault="005D1D26">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5D1D26" w:rsidRPr="00DF06CA" w:rsidRDefault="005D1D26"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w:t>
      </w:r>
      <w:r w:rsidR="00D21F81">
        <w:t xml:space="preserve">the </w:t>
      </w:r>
      <w:r w:rsidR="002F435A">
        <w:t xml:space="preserve">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w:t>
      </w:r>
      <w:r w:rsidR="00D21F81">
        <w:t>The f</w:t>
      </w:r>
      <w:r w:rsidR="00EF0971">
        <w:t>irst action set consist of 3 actions which is for moving in x and z</w:t>
      </w:r>
      <w:r w:rsidR="00D21F81">
        <w:t>-</w:t>
      </w:r>
      <w:r w:rsidR="00EF0971">
        <w:t>axis. The agent may choose to move forward, backward</w:t>
      </w:r>
      <w:r w:rsidR="00D21F81">
        <w:t>,</w:t>
      </w:r>
      <w:r w:rsidR="00EF0971">
        <w:t xml:space="preserve">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D21F81">
        <w:t xml:space="preserve">the </w:t>
      </w:r>
      <w:r w:rsidR="00EF0971">
        <w:t xml:space="preserve">agent was able to compensate </w:t>
      </w:r>
      <w:r w:rsidR="00D21F81">
        <w:t xml:space="preserve">for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6457D585"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825AD4">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w:t>
      </w:r>
      <w:r w:rsidR="00D21F81">
        <w:rPr>
          <w:color w:val="3B3838" w:themeColor="background2" w:themeShade="40"/>
          <w:sz w:val="20"/>
          <w:szCs w:val="20"/>
        </w:rPr>
        <w:t xml:space="preserve"> the</w:t>
      </w:r>
      <w:r w:rsidRPr="00F66E81">
        <w:rPr>
          <w:color w:val="3B3838" w:themeColor="background2" w:themeShade="40"/>
          <w:sz w:val="20"/>
          <w:szCs w:val="20"/>
        </w:rPr>
        <w:t xml:space="preserv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13F1BD88" w:rsidR="00F55A01" w:rsidRPr="00F55A01" w:rsidRDefault="002B28F8" w:rsidP="00912D45">
      <w:pPr>
        <w:ind w:firstLine="360"/>
        <w:jc w:val="both"/>
      </w:pPr>
      <w:r>
        <w:t>We first started with a single-agent scenario where</w:t>
      </w:r>
      <w:r w:rsidR="00D21F81">
        <w:t xml:space="preserve"> the</w:t>
      </w:r>
      <w:r>
        <w:t xml:space="preserve"> agent is alone with other 1-20 infected dummy bots. The maximum time step of an episode is defined as </w:t>
      </w:r>
      <w:r w:rsidRPr="00746E91">
        <w:t>10000</w:t>
      </w:r>
      <w:r>
        <w:t xml:space="preserve"> steps. For each time step that</w:t>
      </w:r>
      <w:r w:rsidR="00D21F81">
        <w:t xml:space="preserve"> the</w:t>
      </w:r>
      <w:r>
        <w:t xml:space="preserve"> agent is alive</w:t>
      </w:r>
      <w:r w:rsidR="00D21F81">
        <w:t>,</w:t>
      </w:r>
      <w:r>
        <w:t xml:space="preserve"> we gave 0.01f survival bonus. For getting infected we gave -1 and finished the episode. If</w:t>
      </w:r>
      <w:r w:rsidR="00D21F81">
        <w:t xml:space="preserve"> the</w:t>
      </w:r>
      <w:r>
        <w:t xml:space="preserve"> agent </w:t>
      </w:r>
      <w:r w:rsidR="00D21F81">
        <w:t>survives</w:t>
      </w:r>
      <w:r>
        <w:t xml:space="preserve"> till the end, its cumulative reward would be 10. To avoid suboptimal behaviors such as hiding corners we took some precautions. A shiny yellow</w:t>
      </w:r>
      <w:r w:rsidR="00D21F81">
        <w:t>-</w:t>
      </w:r>
      <w:r>
        <w:t xml:space="preserve">colored cube has been spawned on </w:t>
      </w:r>
      <w:r w:rsidR="00D21F81">
        <w:t xml:space="preserve">the </w:t>
      </w:r>
      <w:r>
        <w:t xml:space="preserve">environment representing the work. This encouraged our agent to dive in group of infected bots and collect the reward instead of waiting </w:t>
      </w:r>
      <w:r w:rsidR="00D21F81">
        <w:t xml:space="preserve">for </w:t>
      </w:r>
      <w:r>
        <w:t xml:space="preserve">its death in the corner. As an extra help for the agent, we gave the distance and direction vector in space as an observation. Also, </w:t>
      </w:r>
      <w:r w:rsidR="00D21F81">
        <w:t xml:space="preserve">the </w:t>
      </w:r>
      <w:r>
        <w:t xml:space="preserve">number of detectable tags were increased by 1 with </w:t>
      </w:r>
      <w:r w:rsidR="00D21F81">
        <w:t xml:space="preserve">a </w:t>
      </w:r>
      <w:r>
        <w:t>reward cube tag.</w:t>
      </w:r>
      <w:r w:rsidR="00D66CDC">
        <w:t xml:space="preserve"> </w:t>
      </w:r>
      <w:r w:rsidR="00B12C2E">
        <w:t>Also,</w:t>
      </w:r>
      <w:r w:rsidR="00D66CDC">
        <w:t xml:space="preserve"> we ended episodes when our single</w:t>
      </w:r>
      <w:r w:rsidR="004A2E87">
        <w:t>-</w:t>
      </w:r>
      <w:r w:rsidR="00D66CDC">
        <w:t>agent got infected since there is no point to continue learning. Through simulation</w:t>
      </w:r>
      <w:r w:rsidR="00D21F81">
        <w:t>,</w:t>
      </w:r>
      <w:r w:rsidR="00D66CDC">
        <w:t xml:space="preserve"> </w:t>
      </w:r>
      <w:r w:rsidR="00B12C2E">
        <w:t>the episode lengths increased.</w:t>
      </w:r>
    </w:p>
    <w:p w14:paraId="74751CC8" w14:textId="5A6A0FBD"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w:t>
      </w:r>
      <w:r w:rsidR="00D21F81">
        <w:t xml:space="preserve"> the</w:t>
      </w:r>
      <w:r w:rsidR="00B90C39">
        <w:t xml:space="preserve"> episode starts which </w:t>
      </w:r>
      <w:r w:rsidR="006C3625">
        <w:t xml:space="preserve">saves some time for agents to run. Secondly, we separated </w:t>
      </w:r>
      <w:r w:rsidR="00D21F81">
        <w:t xml:space="preserve">the </w:t>
      </w:r>
      <w:r w:rsidR="006C3625">
        <w:t>spawning areas of agents and infected bots. Bots spawning in the inner square with half of the arena’s range and agents spawning between</w:t>
      </w:r>
      <w:r w:rsidR="00D21F81">
        <w:t xml:space="preserve"> the</w:t>
      </w:r>
      <w:r w:rsidR="006C3625">
        <w:t xml:space="preserve"> inner square and </w:t>
      </w:r>
      <w:r w:rsidR="00D21F81">
        <w:t xml:space="preserve">the </w:t>
      </w:r>
      <w:r w:rsidR="006C3625">
        <w:t xml:space="preserve">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5D1D26" w:rsidRDefault="005D1D26"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D1D26" w:rsidRPr="0062203D" w:rsidRDefault="005D1D26" w:rsidP="0062203D"/>
                          <w:p w14:paraId="1E26FA0E" w14:textId="77777777" w:rsidR="005D1D26" w:rsidRPr="0062203D" w:rsidRDefault="005D1D26"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5D1D26" w:rsidRDefault="005D1D26"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D1D26" w:rsidRPr="0062203D" w:rsidRDefault="005D1D26" w:rsidP="0062203D"/>
                    <w:p w14:paraId="1E26FA0E" w14:textId="77777777" w:rsidR="005D1D26" w:rsidRPr="0062203D" w:rsidRDefault="005D1D26" w:rsidP="0062203D"/>
                  </w:txbxContent>
                </v:textbox>
                <w10:wrap type="topAndBottom" anchorx="margin"/>
              </v:shape>
            </w:pict>
          </mc:Fallback>
        </mc:AlternateContent>
      </w:r>
    </w:p>
    <w:p w14:paraId="18923E84" w14:textId="6444D043" w:rsidR="00D1721D" w:rsidRDefault="0062203D" w:rsidP="004D0161">
      <w:pPr>
        <w:ind w:firstLine="360"/>
        <w:jc w:val="both"/>
      </w:pPr>
      <w:r>
        <w:rPr>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1D609E3B"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t>The s</w:t>
      </w:r>
      <w:r w:rsidR="003B532F">
        <w:t>ingle-</w:t>
      </w:r>
      <w:r w:rsidR="003A7DEA">
        <w:t xml:space="preserve">agent scenario was successful in a way that </w:t>
      </w:r>
      <w:r w:rsidR="00D21F81">
        <w:t xml:space="preserve">the </w:t>
      </w:r>
      <w:r w:rsidR="003A7DEA">
        <w:t xml:space="preserve">agent learned how to maximize its cumulative rewards by collecting reward cubes and </w:t>
      </w:r>
      <w:r w:rsidR="00476729">
        <w:t>avoiding infected bots. As shown in</w:t>
      </w:r>
      <w:r w:rsidR="00D21F81">
        <w:t xml:space="preserve"> the</w:t>
      </w:r>
      <w:r w:rsidR="00476729">
        <w:t xml:space="preserve"> </w:t>
      </w:r>
      <w:r w:rsidR="00D21F81">
        <w:t>above</w:t>
      </w:r>
      <w:r w:rsidR="00476729">
        <w:t xml:space="preserve">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single</w:t>
      </w:r>
      <w:r w:rsidR="004A2E87">
        <w:t>-</w:t>
      </w:r>
      <w:r w:rsidR="00487DF5">
        <w:t xml:space="preserve">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w:t>
      </w:r>
      <w:r w:rsidR="00D21F81">
        <w:t xml:space="preserve">a </w:t>
      </w:r>
      <w:r w:rsidR="00487DF5">
        <w:t>bunch of change</w:t>
      </w:r>
      <w:r w:rsidR="00D21F81">
        <w:t>s</w:t>
      </w:r>
      <w:r w:rsidR="00487DF5">
        <w:t xml:space="preserv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Agents decide a new action set at e</w:t>
      </w:r>
      <w:r w:rsidR="00D21F81">
        <w:t>very</w:t>
      </w:r>
      <w:r w:rsidR="00655EC5" w:rsidRPr="009728D7">
        <w:t xml:space="preserve">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2" w:name="_Toc49859315"/>
      <w:r>
        <w:t>CURIOSITY-DRIVEN LEARNING</w:t>
      </w:r>
      <w:bookmarkEnd w:id="22"/>
    </w:p>
    <w:p w14:paraId="3A9EA226" w14:textId="77E4688C" w:rsidR="00325203" w:rsidRPr="009728D7" w:rsidRDefault="00325203" w:rsidP="004D0161">
      <w:pPr>
        <w:ind w:firstLine="360"/>
        <w:jc w:val="both"/>
      </w:pPr>
      <w:r w:rsidRPr="009728D7">
        <w:t xml:space="preserve">Another </w:t>
      </w:r>
      <w:r w:rsidR="00AE37E5" w:rsidRPr="009728D7">
        <w:t xml:space="preserve">addition 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Pr="009728D7">
        <w:fldChar w:fldCharType="separate"/>
      </w:r>
      <w:r w:rsidRPr="009728D7">
        <w:rPr>
          <w:noProof/>
        </w:rPr>
        <w:t>[42]</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w:t>
      </w:r>
      <w:r w:rsidR="00350E9F">
        <w:rPr>
          <w:rFonts w:eastAsiaTheme="minorEastAsia"/>
        </w:rPr>
        <w:t xml:space="preserve">the </w:t>
      </w:r>
      <w:r w:rsidRPr="009728D7">
        <w:rPr>
          <w:rFonts w:eastAsiaTheme="minorEastAsia"/>
        </w:rPr>
        <w:t xml:space="preserve">sum of these rewards as </w:t>
      </w:r>
    </w:p>
    <w:p w14:paraId="72BF675D" w14:textId="77777777" w:rsidR="00325203" w:rsidRDefault="005D1D26"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sidR="00325203">
        <w:rPr>
          <w:rFonts w:eastAsiaTheme="minorEastAsia"/>
        </w:rPr>
        <w:t xml:space="preserve"> </w:t>
      </w:r>
    </w:p>
    <w:p w14:paraId="2298ABBC" w14:textId="3F9BBE86"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w:t>
      </w:r>
      <w:r w:rsidR="00350E9F">
        <w:t xml:space="preserve">a </w:t>
      </w:r>
      <w:r w:rsidR="00630520">
        <w:t xml:space="preserve">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2F75BD">
        <w:rPr>
          <w:rFonts w:eastAsiaTheme="minorEastAsia"/>
        </w:rPr>
        <w:t>)</w:t>
      </w:r>
      <w:r w:rsidR="00350E9F">
        <w:rPr>
          <w:rFonts w:eastAsiaTheme="minorEastAsia"/>
        </w:rPr>
        <w:t>,</w:t>
      </w:r>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544604">
        <w:rPr>
          <w:rFonts w:eastAsiaTheme="minorEastAsia"/>
        </w:rPr>
        <w:t xml:space="preserve"> </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544604">
        <w:rPr>
          <w:rFonts w:eastAsiaTheme="minorEastAsia"/>
        </w:rPr>
        <w:t>.</w:t>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5D1D26"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5D1D26"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393160FD"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At the same time</w:t>
      </w:r>
      <w:r w:rsidR="00350E9F">
        <w:rPr>
          <w:rFonts w:eastAsiaTheme="minorEastAsia"/>
        </w:rPr>
        <w:t>,</w:t>
      </w:r>
      <w:r w:rsidR="004A518C">
        <w:rPr>
          <w:rFonts w:eastAsiaTheme="minorEastAsia"/>
        </w:rPr>
        <w:t xml:space="preserv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w:t>
      </w:r>
      <w:r w:rsidR="00350E9F">
        <w:rPr>
          <w:rFonts w:eastAsiaTheme="minorEastAsia"/>
        </w:rPr>
        <w:t xml:space="preserve"> an</w:t>
      </w:r>
      <w:r w:rsidR="00C70118">
        <w:rPr>
          <w:rFonts w:eastAsiaTheme="minorEastAsia"/>
        </w:rPr>
        <w:t xml:space="preserve">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w:t>
      </w:r>
      <w:r w:rsidR="00350E9F">
        <w:rPr>
          <w:rFonts w:eastAsiaTheme="minorEastAsia"/>
        </w:rPr>
        <w:t xml:space="preserve">the </w:t>
      </w:r>
      <w:r w:rsidR="00E42D18">
        <w:rPr>
          <w:rFonts w:eastAsiaTheme="minorEastAsia"/>
        </w:rPr>
        <w:t>survival bonus, however</w:t>
      </w:r>
      <w:r w:rsidR="00350E9F">
        <w:rPr>
          <w:rFonts w:eastAsiaTheme="minorEastAsia"/>
        </w:rPr>
        <w:t>,</w:t>
      </w:r>
      <w:r w:rsidR="00E42D18">
        <w:rPr>
          <w:rFonts w:eastAsiaTheme="minorEastAsia"/>
        </w:rPr>
        <w:t xml:space="preserve"> it doesn’t say much about</w:t>
      </w:r>
      <w:r w:rsidR="00350E9F">
        <w:rPr>
          <w:rFonts w:eastAsiaTheme="minorEastAsia"/>
        </w:rPr>
        <w:t xml:space="preserve"> the</w:t>
      </w:r>
      <w:r w:rsidR="00E42D18">
        <w:rPr>
          <w:rFonts w:eastAsiaTheme="minorEastAsia"/>
        </w:rPr>
        <w:t xml:space="preserve"> environment.</w:t>
      </w:r>
      <w:r w:rsidR="004F7BC2">
        <w:rPr>
          <w:rFonts w:eastAsiaTheme="minorEastAsia"/>
        </w:rPr>
        <w:t xml:space="preserve"> Adding curiosity </w:t>
      </w:r>
      <w:r w:rsidR="00C8570C">
        <w:rPr>
          <w:rFonts w:eastAsiaTheme="minorEastAsia"/>
        </w:rPr>
        <w:t xml:space="preserve">increased the cumulative </w:t>
      </w:r>
      <w:r w:rsidR="00C8570C">
        <w:rPr>
          <w:rFonts w:eastAsiaTheme="minorEastAsia"/>
        </w:rPr>
        <w:lastRenderedPageBreak/>
        <w:t xml:space="preserve">reward and helped </w:t>
      </w:r>
      <w:r w:rsidR="00350E9F">
        <w:rPr>
          <w:rFonts w:eastAsiaTheme="minorEastAsia"/>
        </w:rPr>
        <w:t xml:space="preserve">the </w:t>
      </w:r>
      <w:r w:rsidR="00C8570C">
        <w:rPr>
          <w:rFonts w:eastAsiaTheme="minorEastAsia"/>
        </w:rPr>
        <w:t xml:space="preserve">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458DCA75" w:rsidR="008750A1" w:rsidRDefault="00FC537F" w:rsidP="00500E3D">
      <w:pPr>
        <w:ind w:firstLine="360"/>
        <w:jc w:val="both"/>
      </w:pPr>
      <w:r>
        <w:rPr>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5D1D26" w:rsidRPr="00963920" w:rsidRDefault="005D1D26"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5D1D26" w:rsidRPr="00963920" w:rsidRDefault="005D1D26"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09A1ADC"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5D1D26" w:rsidRPr="00C27EE0" w:rsidRDefault="005D1D26"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5D1D26" w:rsidRPr="00C27EE0" w:rsidRDefault="005D1D26"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After getting successful results from single-agent tra</w:t>
      </w:r>
      <w:r w:rsidR="00350E9F">
        <w:t>ining</w:t>
      </w:r>
      <w:r w:rsidR="007027B6">
        <w:t xml:space="preserve"> we migrate to the multi-agent scenarios. Unity Engine made migration extremely easy for </w:t>
      </w:r>
      <w:r w:rsidR="00241CB9">
        <w:t xml:space="preserve">researchers. </w:t>
      </w:r>
      <w:r w:rsidR="00350E9F" w:rsidRPr="00350E9F">
        <w:t>There were only a few changes in the setting</w:t>
      </w:r>
      <w:r w:rsidR="00A40EFC">
        <w:t>.</w:t>
      </w:r>
      <w:r w:rsidR="007027B6">
        <w:t xml:space="preserve"> </w:t>
      </w:r>
      <w:r w:rsidR="00350E9F" w:rsidRPr="00350E9F">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350E9F">
        <w:t>raycasts</w:t>
      </w:r>
      <w:proofErr w:type="spellEnd"/>
      <w:r w:rsidR="00350E9F" w:rsidRPr="00350E9F">
        <w:t xml:space="preserve"> from the environment as it is not required in a multi-agent scenario.</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350E9F">
        <w:t xml:space="preserve">, </w:t>
      </w:r>
      <w:r w:rsidR="00E75A32">
        <w:t>the multi-agent training w</w:t>
      </w:r>
      <w:r w:rsidR="00350E9F">
        <w:t>as</w:t>
      </w:r>
      <w:r w:rsidR="00E75A32">
        <w:t xml:space="preserv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In addition to default graphs</w:t>
      </w:r>
      <w:r w:rsidR="00350E9F">
        <w:t>,</w:t>
      </w:r>
      <w:r w:rsidR="0060210C">
        <w:t xml:space="preserve"> we define our own parameters to observe the </w:t>
      </w:r>
      <w:r w:rsidR="00626D2B">
        <w:t>simulation better. One of them w</w:t>
      </w:r>
      <w:r w:rsidR="00350E9F">
        <w:t>as</w:t>
      </w:r>
      <w:r w:rsidR="00626D2B">
        <w:t xml:space="preserve"> collision counts of healthy agents. Since we aim for social </w:t>
      </w:r>
      <w:r w:rsidR="00C832F7">
        <w:t>distancing,</w:t>
      </w:r>
      <w:r w:rsidR="00626D2B">
        <w:t xml:space="preserve"> we would like to see a decrease in</w:t>
      </w:r>
      <w:r w:rsidR="00FF2675">
        <w:t xml:space="preserve"> </w:t>
      </w:r>
      <w:r w:rsidR="00350E9F">
        <w:t xml:space="preserve">the </w:t>
      </w:r>
      <w:r w:rsidR="00FF2675">
        <w:t>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3087B489" w:rsidR="00F013DC" w:rsidRDefault="00611B87" w:rsidP="00F013DC">
      <w:pPr>
        <w:ind w:firstLine="360"/>
        <w:jc w:val="both"/>
      </w:pPr>
      <w:r>
        <w:rPr>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5D1D26" w:rsidRPr="00621FA3" w:rsidRDefault="005D1D26"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5D1D26" w:rsidRPr="00621FA3" w:rsidRDefault="005D1D26"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Pr>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w:t>
      </w:r>
      <w:r w:rsidR="0064793B">
        <w:t>ML-Agents</w:t>
      </w:r>
      <w:r w:rsidR="00415EBD">
        <w:t xml:space="preserve"> package was built in python it serves with an API. The Unity game engine communicates </w:t>
      </w:r>
      <w:r w:rsidR="00621FA3">
        <w:t>with Python Trainer via a communicator in</w:t>
      </w:r>
      <w:r w:rsidR="00350E9F">
        <w:t xml:space="preserve"> the</w:t>
      </w:r>
      <w:r w:rsidR="00621FA3">
        <w:t xml:space="preserve"> Unity side and an API in </w:t>
      </w:r>
      <w:r w:rsidR="00350E9F">
        <w:t xml:space="preserve">the </w:t>
      </w:r>
      <w:r w:rsidR="00621FA3">
        <w:t>python side.</w:t>
      </w:r>
    </w:p>
    <w:p w14:paraId="3F63B53F" w14:textId="3F48BDBE" w:rsidR="003C6B68" w:rsidRDefault="003C6B68" w:rsidP="00F013DC">
      <w:pPr>
        <w:pStyle w:val="ListParagraph"/>
      </w:pPr>
      <w:bookmarkStart w:id="23" w:name="_Toc49859316"/>
      <w:r>
        <w:t>CURRICULUM LEARNING</w:t>
      </w:r>
      <w:bookmarkEnd w:id="23"/>
    </w:p>
    <w:p w14:paraId="699A70BB" w14:textId="7FD8D1D3" w:rsidR="003C6B68" w:rsidRPr="003C6B68" w:rsidRDefault="009B33CA" w:rsidP="00FC537F">
      <w:pPr>
        <w:ind w:firstLine="360"/>
        <w:jc w:val="both"/>
      </w:pPr>
      <w:r>
        <w:rPr>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5D1D26" w:rsidRPr="00455828" w:rsidRDefault="005D1D26"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5D1D26" w:rsidRPr="00455828" w:rsidRDefault="005D1D26"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rsidR="00544604">
        <w:t xml:space="preserve"> </w:t>
      </w:r>
      <w:r>
        <w:fldChar w:fldCharType="begin" w:fldLock="1"/>
      </w:r>
      <w:r w:rsidR="008D40EC">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3]"},"properties":{"noteIndex":0},"schema":"https://github.com/citation-style-language/schema/raw/master/csl-citation.json"}</w:instrText>
      </w:r>
      <w:r>
        <w:fldChar w:fldCharType="separate"/>
      </w:r>
      <w:r w:rsidRPr="009B33CA">
        <w:rPr>
          <w:noProof/>
        </w:rPr>
        <w:t>[43]</w:t>
      </w:r>
      <w:r>
        <w:fldChar w:fldCharType="end"/>
      </w:r>
      <w:r w:rsidR="00544604">
        <w:t>.</w:t>
      </w:r>
      <w:r w:rsidR="00455828">
        <w:t xml:space="preserve"> </w:t>
      </w:r>
      <w:r w:rsidR="00350E9F" w:rsidRPr="00350E9F">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t>ML-Agents</w:t>
      </w:r>
      <w:r w:rsidR="00350E9F" w:rsidRPr="00350E9F">
        <w:t xml:space="preserve"> have curriculum learning functionality as built-in as shown in the below diagram.</w:t>
      </w:r>
      <w:r>
        <w:t xml:space="preserve"> The only change was setting the lessons for agents. We define 5 lessons and </w:t>
      </w:r>
      <w:r>
        <w:lastRenderedPageBreak/>
        <w:t xml:space="preserve">increased the infected bot counts with every lesson. In the first one, there were only 2 infected bots and we set a reward limit for them. If their cumulative reward </w:t>
      </w:r>
      <w:r w:rsidR="00263624">
        <w:t>passes</w:t>
      </w:r>
      <w:r>
        <w:t xml:space="preserve"> the limit 100 times in a </w:t>
      </w:r>
      <w:r w:rsidR="00263624">
        <w:t>row,</w:t>
      </w:r>
      <w:r>
        <w:t xml:space="preserve"> then they </w:t>
      </w:r>
      <w:r w:rsidR="00263624">
        <w:t>pass the lesson and the task complexity is increased. While training with curriculum learning, there were drastic decreases when lessons are change</w:t>
      </w:r>
      <w:r w:rsidR="00350E9F">
        <w:t>d</w:t>
      </w:r>
      <w:r w:rsidR="00263624">
        <w:t xml:space="preserve"> but PPO recovered quickly from drops and return its former state with </w:t>
      </w:r>
      <w:r w:rsidR="00350E9F">
        <w:t xml:space="preserve">a </w:t>
      </w:r>
      <w:r w:rsidR="00263624">
        <w:t>more generalized policy which is a plus for us.</w:t>
      </w:r>
    </w:p>
    <w:p w14:paraId="3D0DB8C4" w14:textId="67C43ED8" w:rsidR="0063015E" w:rsidRDefault="00C57335" w:rsidP="00F013DC">
      <w:pPr>
        <w:pStyle w:val="ListParagraph"/>
      </w:pPr>
      <w:bookmarkStart w:id="24" w:name="_Toc49859317"/>
      <w:r w:rsidRPr="00627D24">
        <w:t>POLICY OPTIMIZATION</w:t>
      </w:r>
      <w:bookmarkEnd w:id="24"/>
    </w:p>
    <w:p w14:paraId="1C671841" w14:textId="5311DB3C"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w:t>
      </w:r>
      <w:r w:rsidR="00F1463F">
        <w:t>,</w:t>
      </w:r>
      <w:r w:rsidRPr="00627D24">
        <w:t xml:space="preserve">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w:t>
      </w:r>
      <w:r w:rsidR="00F1463F">
        <w:t>as</w:t>
      </w:r>
      <w:r w:rsidRPr="00627D24">
        <w:t xml:space="preserve"> in different states.</w:t>
      </w:r>
    </w:p>
    <w:p w14:paraId="127B09E9" w14:textId="012CE8BD" w:rsidR="00481F6F" w:rsidRDefault="00481F6F" w:rsidP="00481F6F">
      <w:pPr>
        <w:pStyle w:val="Heading3"/>
      </w:pPr>
      <w:bookmarkStart w:id="25" w:name="_Toc49859318"/>
      <w:r>
        <w:t>N</w:t>
      </w:r>
      <w:r w:rsidR="00207A56">
        <w:t>otation</w:t>
      </w:r>
      <w:bookmarkEnd w:id="25"/>
    </w:p>
    <w:p w14:paraId="0BEA8F7D" w14:textId="7936621C"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382C8A">
        <w:t xml:space="preserve"> </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382C8A">
        <w:t>.</w:t>
      </w:r>
      <w:r w:rsidR="00E777AC">
        <w:t xml:space="preserve"> The interaction is defined by a set of state </w:t>
      </w:r>
      <w:bookmarkStart w:id="26" w:name="_Hlk49792903"/>
      <w:r w:rsidR="00E777AC" w:rsidRPr="00E777AC">
        <w:rPr>
          <w:i/>
          <w:iCs/>
        </w:rPr>
        <w:t>S</w:t>
      </w:r>
      <w:r w:rsidR="00E777AC">
        <w:rPr>
          <w:i/>
          <w:iCs/>
        </w:rPr>
        <w:t xml:space="preserve"> </w:t>
      </w:r>
      <w:r w:rsidR="00E777AC">
        <w:t>des</w:t>
      </w:r>
      <w:bookmarkEnd w:id="26"/>
      <w:r w:rsidR="00E777AC">
        <w:t>cribing the agents</w:t>
      </w:r>
      <w:r w:rsidR="00F1463F">
        <w:t>’</w:t>
      </w:r>
      <w:r w:rsidR="00E777AC">
        <w:t xml:space="preserve">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7" w:name="_Toc49859319"/>
      <w:r>
        <w:t>P</w:t>
      </w:r>
      <w:r w:rsidR="00207A56">
        <w:t>roximal Policy Optimization</w:t>
      </w:r>
      <w:r>
        <w:t xml:space="preserve"> (PPO)</w:t>
      </w:r>
      <w:bookmarkEnd w:id="27"/>
    </w:p>
    <w:p w14:paraId="7E2894B2" w14:textId="55A0015A" w:rsidR="0014383E" w:rsidRDefault="00F1463F" w:rsidP="00131936">
      <w:pPr>
        <w:ind w:firstLine="708"/>
      </w:pPr>
      <w:r>
        <w:t>The c</w:t>
      </w:r>
      <w:r w:rsidR="00577309">
        <w:t xml:space="preserve">ore purpose behind the PPO is </w:t>
      </w:r>
      <w:r>
        <w:t xml:space="preserve">to </w:t>
      </w:r>
      <w:r w:rsidR="00577309">
        <w:t>strike a balance between easy implementation, sampl</w:t>
      </w:r>
      <w:r w:rsidR="0096057F">
        <w:t>e</w:t>
      </w:r>
      <w:r w:rsidR="00577309">
        <w:t xml:space="preserve"> efficiency</w:t>
      </w:r>
      <w:r>
        <w:t>,</w:t>
      </w:r>
      <w:r w:rsidR="00577309">
        <w:t xml:space="preserve">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proofErr w:type="gramStart"/>
      <w:r>
        <w:rPr>
          <w:rFonts w:eastAsiaTheme="minorEastAsia"/>
        </w:rPr>
        <w:t>g :</w:t>
      </w:r>
      <w:proofErr w:type="gramEnd"/>
      <w:r>
        <w:rPr>
          <w:rFonts w:eastAsiaTheme="minorEastAsia"/>
        </w:rPr>
        <w:t>=</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2E640D47"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w:t>
      </w:r>
      <w:r w:rsidR="00F1463F">
        <w:rPr>
          <w:rFonts w:eastAsiaTheme="minorEastAsia"/>
        </w:rPr>
        <w:t xml:space="preserve">the </w:t>
      </w:r>
      <w:r w:rsidR="00C018CA">
        <w:rPr>
          <w:rFonts w:eastAsiaTheme="minorEastAsia"/>
        </w:rPr>
        <w:t xml:space="preserve">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5D1D26"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1275D9F8" w:rsidR="00131936" w:rsidRDefault="00157FA7" w:rsidP="00131936">
      <w:pPr>
        <w:ind w:firstLine="708"/>
        <w:jc w:val="both"/>
        <w:rPr>
          <w:rFonts w:eastAsiaTheme="minorEastAsia"/>
        </w:rPr>
      </w:pPr>
      <w:r>
        <w:rPr>
          <w:rFonts w:eastAsiaTheme="minorEastAsia"/>
        </w:rPr>
        <w:t>During training</w:t>
      </w:r>
      <w:r w:rsidR="00F1463F">
        <w:rPr>
          <w:rFonts w:eastAsiaTheme="minorEastAsia"/>
        </w:rPr>
        <w:t>,</w:t>
      </w:r>
      <w:r>
        <w:rPr>
          <w:rFonts w:eastAsiaTheme="minorEastAsia"/>
        </w:rPr>
        <w:t xml:space="preserve">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Therefore,</w:t>
      </w:r>
      <w:r w:rsidR="00F1463F">
        <w:rPr>
          <w:rFonts w:eastAsiaTheme="minorEastAsia"/>
        </w:rPr>
        <w:t xml:space="preserve"> th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17E347D0"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w:t>
      </w:r>
      <w:r w:rsidR="00F1463F" w:rsidRPr="00F1463F">
        <w:rPr>
          <w:rFonts w:eastAsiaTheme="minorEastAsia"/>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F1463F">
        <w:rPr>
          <w:rFonts w:eastAsiaTheme="minorEastAsia"/>
        </w:rPr>
        <w:lastRenderedPageBreak/>
        <w:t>the agent becomes more confident about its decisions.</w:t>
      </w:r>
      <w:r>
        <w:rPr>
          <w:rFonts w:eastAsiaTheme="minorEastAsia"/>
        </w:rPr>
        <w:t xml:space="preserve"> In a successful run, entropy value should slowly </w:t>
      </w:r>
      <w:r w:rsidR="009D0C85" w:rsidRPr="001A251B">
        <w:rPr>
          <w:rFonts w:eastAsiaTheme="minorEastAsia"/>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5D1D26" w:rsidRPr="00EA590C" w:rsidRDefault="005D1D26"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5D1D26" w:rsidRPr="00EA590C" w:rsidRDefault="005D1D26"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8" w:name="_Toc49859320"/>
      <w:r>
        <w:t>O</w:t>
      </w:r>
      <w:r w:rsidR="00495188">
        <w:t>PTIMIZATION SETUP</w:t>
      </w:r>
      <w:bookmarkEnd w:id="28"/>
    </w:p>
    <w:p w14:paraId="1AECEFAC" w14:textId="50F6F9F4" w:rsidR="003C6B68" w:rsidRPr="003C6B68" w:rsidRDefault="003C6B68" w:rsidP="008D20C4">
      <w:pPr>
        <w:ind w:firstLine="360"/>
      </w:pPr>
      <w:r>
        <w:t xml:space="preserve">Training is performed using </w:t>
      </w:r>
      <w:r w:rsidR="00F1463F">
        <w:t xml:space="preserve">the </w:t>
      </w:r>
      <w:r>
        <w:t>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proofErr w:type="gramStart"/>
      <w:r w:rsidR="00611799">
        <w:t>2.micro</w:t>
      </w:r>
      <w:proofErr w:type="gramEnd"/>
      <w:r w:rsidR="00EB1DDC">
        <w:t xml:space="preserve">, one with </w:t>
      </w:r>
      <w:r w:rsidR="00D42B6E">
        <w:t xml:space="preserve">8 </w:t>
      </w:r>
      <w:r w:rsidR="00EB1DDC">
        <w:t>CPU units</w:t>
      </w:r>
      <w:r w:rsidR="006423C2">
        <w:t xml:space="preserve"> c5.xlarge</w:t>
      </w:r>
      <w:r w:rsidR="00D83F18">
        <w:t>,</w:t>
      </w:r>
      <w:r w:rsidR="006423C2">
        <w:t xml:space="preserv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utomation for running the simulation</w:t>
      </w:r>
      <w:r w:rsidR="00950DC0">
        <w:t xml:space="preserve"> from </w:t>
      </w:r>
      <w:r w:rsidR="00D83F18">
        <w:t xml:space="preserve">the </w:t>
      </w:r>
      <w:r w:rsidR="00950DC0">
        <w:t>terminal</w:t>
      </w:r>
      <w:r w:rsidR="00A51E10">
        <w:t>.</w:t>
      </w:r>
      <w:r w:rsidR="003E11F9">
        <w:t xml:space="preserve"> With this automation</w:t>
      </w:r>
      <w:r w:rsidR="00D83F18">
        <w:t>,</w:t>
      </w:r>
      <w:r w:rsidR="003E11F9">
        <w:t xml:space="preserve">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w:t>
      </w:r>
      <w:r w:rsidR="00D83F18">
        <w:t>,</w:t>
      </w:r>
      <w:r w:rsidR="005468E7">
        <w:t xml:space="preserve">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ch size as 20480.  In every 500k steps</w:t>
      </w:r>
      <w:r w:rsidR="00D83F18">
        <w:t>,</w:t>
      </w:r>
      <w:r w:rsidR="00EA6096">
        <w:t xml:space="preserve">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9" w:name="_Toc49859321"/>
      <w:r>
        <w:t>Optimization Hyperparameters</w:t>
      </w:r>
      <w:bookmarkEnd w:id="29"/>
    </w:p>
    <w:p w14:paraId="6B88E6E0" w14:textId="04E640AA"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w:t>
      </w:r>
      <w:r w:rsidR="00D83F18">
        <w:t xml:space="preserve">a </w:t>
      </w:r>
      <w:r w:rsidR="0018259F">
        <w:t>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w:t>
      </w:r>
      <w:r w:rsidR="00D83F18">
        <w:t xml:space="preserve">the </w:t>
      </w:r>
      <w:r w:rsidR="003A5C2F">
        <w:t xml:space="preserve">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w:t>
      </w:r>
      <w:r w:rsidR="00D83F18">
        <w:t xml:space="preserve">the </w:t>
      </w:r>
      <w:r w:rsidR="006529E8">
        <w:t>previous activation layer</w:t>
      </w:r>
      <w:r w:rsidR="008D40EC">
        <w:t xml:space="preserve"> by subtracting the batch mean and dividing by the batch standard deviation</w:t>
      </w:r>
      <w:r w:rsidR="00544604">
        <w:t xml:space="preserve"> </w:t>
      </w:r>
      <w:r w:rsidR="008D40EC">
        <w:fldChar w:fldCharType="begin" w:fldLock="1"/>
      </w:r>
      <w:r w:rsidR="0004087D">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4]"},"properties":{"noteIndex":0},"schema":"https://github.com/citation-style-language/schema/raw/master/csl-citation.json"}</w:instrText>
      </w:r>
      <w:r w:rsidR="008D40EC">
        <w:fldChar w:fldCharType="separate"/>
      </w:r>
      <w:r w:rsidR="008D40EC" w:rsidRPr="008D40EC">
        <w:rPr>
          <w:noProof/>
        </w:rPr>
        <w:t>[44]</w:t>
      </w:r>
      <w:r w:rsidR="008D40EC">
        <w:fldChar w:fldCharType="end"/>
      </w:r>
      <w:r w:rsidR="00544604">
        <w:t>.</w:t>
      </w:r>
      <w:r w:rsidR="001407E5">
        <w:t xml:space="preserve"> In </w:t>
      </w:r>
      <w:r w:rsidR="00D83F18">
        <w:t xml:space="preserve">the </w:t>
      </w:r>
      <w:r w:rsidR="001407E5">
        <w:t>following figure</w:t>
      </w:r>
      <w:r w:rsidR="00D83F18">
        <w:t xml:space="preserve"> 15</w:t>
      </w:r>
      <w:r w:rsidR="001407E5">
        <w:t xml:space="preserve"> we </w:t>
      </w:r>
      <w:r w:rsidR="00D83F18">
        <w:t>presented</w:t>
      </w:r>
      <w:r w:rsidR="001407E5">
        <w:t xml:space="preserve"> two similar runs with only one difference, the batch normalization.</w:t>
      </w:r>
      <w:r w:rsidR="0079455F">
        <w:t xml:space="preserve"> As training continues the normalized </w:t>
      </w:r>
      <w:r w:rsidR="008A62BC">
        <w:t>run which corresponds to green</w:t>
      </w:r>
      <w:r w:rsidR="007F0B00">
        <w:t>, pass</w:t>
      </w:r>
      <w:r w:rsidR="00D83F18">
        <w:t>es</w:t>
      </w:r>
      <w:r w:rsidR="008A62BC">
        <w:t xml:space="preserve"> the lessons faster and</w:t>
      </w:r>
      <w:r w:rsidR="007F0B00">
        <w:t xml:space="preserve"> in the end</w:t>
      </w:r>
      <w:r w:rsidR="008A62BC">
        <w:t xml:space="preserve"> converge</w:t>
      </w:r>
      <w:r w:rsidR="00D83F18">
        <w:t>s a</w:t>
      </w:r>
      <w:r w:rsidR="008A62BC">
        <w:t xml:space="preserve"> much better score than </w:t>
      </w:r>
      <w:r w:rsidR="007F0B00">
        <w:t>the run without batch normalization which is shown as in blue color.</w:t>
      </w:r>
      <w:r w:rsidR="000116A4">
        <w:t xml:space="preserve"> The drops in </w:t>
      </w:r>
      <w:r w:rsidR="00D83F18">
        <w:t xml:space="preserve">the </w:t>
      </w:r>
      <w:r w:rsidR="000116A4">
        <w:t xml:space="preserve">cumulative reward graph </w:t>
      </w:r>
      <w:r w:rsidR="00A1260E">
        <w:t xml:space="preserve">correspond to lesson changes </w:t>
      </w:r>
      <w:r w:rsidR="00D83F18">
        <w:t>in the Lesson/</w:t>
      </w:r>
      <w:proofErr w:type="spellStart"/>
      <w:r w:rsidR="00D83F18">
        <w:t>InfectedCount</w:t>
      </w:r>
      <w:proofErr w:type="spellEnd"/>
      <w:r w:rsidR="00D1586C">
        <w:t xml:space="preserve"> graph.</w:t>
      </w:r>
      <w:r w:rsidR="00A379C4">
        <w:t xml:space="preserve"> </w:t>
      </w:r>
      <w:r w:rsidR="00630E87">
        <w:t>Also,</w:t>
      </w:r>
      <w:r w:rsidR="00A379C4">
        <w:t xml:space="preserve"> </w:t>
      </w:r>
      <w:r w:rsidR="00D83F18">
        <w:t xml:space="preserve">the </w:t>
      </w:r>
      <w:r w:rsidR="00A379C4">
        <w:t xml:space="preserve">bottom graph show entropy changes during training. </w:t>
      </w:r>
      <w:r w:rsidR="004E228F">
        <w:t xml:space="preserve"> For a </w:t>
      </w:r>
      <w:r w:rsidR="00D83F18">
        <w:t xml:space="preserve">just changing the </w:t>
      </w:r>
      <w:r w:rsidR="004E228F">
        <w:t xml:space="preserve">normalization </w:t>
      </w:r>
      <w:r w:rsidR="00D83F18">
        <w:t>factor</w:t>
      </w:r>
      <w:r w:rsidR="004E228F">
        <w:t xml:space="preserve"> we had surprised with the </w:t>
      </w:r>
      <w:r w:rsidR="00D83F18">
        <w:t>effect in results</w:t>
      </w:r>
      <w:r w:rsidR="00630E87">
        <w:t>.</w:t>
      </w:r>
    </w:p>
    <w:p w14:paraId="42365185" w14:textId="29B2E8B0" w:rsidR="005E4F3F" w:rsidRDefault="00630E87" w:rsidP="007D1629">
      <w:r>
        <w:rPr>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D50C21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Pr>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5D1D26" w:rsidRPr="00D1586C" w:rsidRDefault="005D1D26"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5D1D26" w:rsidRPr="00D1586C" w:rsidRDefault="005D1D26"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30" w:name="_Toc49859322"/>
      <w:r>
        <w:lastRenderedPageBreak/>
        <w:t>Policy Architecture Details</w:t>
      </w:r>
      <w:bookmarkEnd w:id="30"/>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1" w:name="_Toc49859323"/>
      <w:r w:rsidRPr="004A5B02">
        <w:t>EVALUATION</w:t>
      </w:r>
      <w:bookmarkEnd w:id="31"/>
    </w:p>
    <w:p w14:paraId="451D5011" w14:textId="625D283E" w:rsidR="00333EF2" w:rsidRPr="00333EF2" w:rsidRDefault="00333EF2" w:rsidP="009606E3">
      <w:pPr>
        <w:ind w:firstLine="360"/>
      </w:pPr>
      <w:r>
        <w:t>In the previous section</w:t>
      </w:r>
      <w:r w:rsidR="00D83F18">
        <w:t>,</w:t>
      </w:r>
      <w:r>
        <w:t xml:space="preserve"> we presented how we design our agents, environment</w:t>
      </w:r>
      <w:r w:rsidR="00D83F18">
        <w:t>,</w:t>
      </w:r>
      <w:r>
        <w:t xml:space="preserve">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t>s</w:t>
      </w:r>
      <w:r w:rsidR="009606E3">
        <w:t xml:space="preserve"> are improving or stagnated</w:t>
      </w:r>
      <w:r w:rsidR="00EB065B">
        <w:t xml:space="preserve"> since these graphs do not illuminate at what circumstances agent</w:t>
      </w:r>
      <w:r w:rsidR="00471F9B">
        <w:t>s</w:t>
      </w:r>
      <w:r w:rsidR="00EB065B">
        <w:t xml:space="preserve"> lose reward</w:t>
      </w:r>
      <w:r w:rsidR="009606E3">
        <w:t xml:space="preserve">. In epidemic diseases, SIR graphs </w:t>
      </w:r>
      <w:r w:rsidR="00EB065B">
        <w:t>can be used as evaluation metrics since these graphs can give better insights about epidemics such as when the disease peeks or how long it takes to eradicate</w:t>
      </w:r>
      <w:r w:rsidR="00471F9B">
        <w:t xml:space="preserve"> </w:t>
      </w:r>
      <w:r w:rsidR="00EB065B">
        <w:t>it. In section 4.1 we first qualitatively compare the behaviors learned in epidemic simulation</w:t>
      </w:r>
      <w:r w:rsidR="002244B6">
        <w:t xml:space="preserve"> by displaying some screenshots of how agents line up in order to increase </w:t>
      </w:r>
      <w:r w:rsidR="00471F9B">
        <w:t xml:space="preserve">the </w:t>
      </w:r>
      <w:r w:rsidR="002244B6">
        <w:t xml:space="preserve">distance between each other from the training. In section 4.2, we then test our agents in </w:t>
      </w:r>
      <w:r w:rsidR="00471F9B">
        <w:t xml:space="preserve">a </w:t>
      </w:r>
      <w:r w:rsidR="002244B6">
        <w:t>much bigger area with many more infected bots and quantitatively measure and compare agent capabilities with SIR curves.</w:t>
      </w:r>
    </w:p>
    <w:p w14:paraId="682E16F1" w14:textId="15CC2F18" w:rsidR="00E904B2" w:rsidRDefault="00AC4429" w:rsidP="0004087D">
      <w:pPr>
        <w:pStyle w:val="ListParagraph"/>
      </w:pPr>
      <w:bookmarkStart w:id="32" w:name="_Toc49859324"/>
      <w:r>
        <w:t>SELF-ISOLATION</w:t>
      </w:r>
      <w:bookmarkEnd w:id="32"/>
      <w:r>
        <w:t xml:space="preserve"> </w:t>
      </w:r>
    </w:p>
    <w:p w14:paraId="6345276F" w14:textId="30383C7D" w:rsidR="00263624" w:rsidRDefault="00AC4429" w:rsidP="00BA605F">
      <w:pPr>
        <w:ind w:firstLine="360"/>
      </w:pPr>
      <w:r>
        <w:t>We tried many environment settings, different initializations</w:t>
      </w:r>
      <w:r w:rsidR="00471F9B">
        <w:t>,</w:t>
      </w:r>
      <w:r>
        <w:t xml:space="preserve"> </w:t>
      </w:r>
      <w:r w:rsidR="00BA605F">
        <w:t>and observations for the agents. In one of the settings</w:t>
      </w:r>
      <w:r w:rsidR="00471F9B">
        <w:t>,</w:t>
      </w:r>
      <w:r w:rsidR="00BA605F">
        <w:t xml:space="preserve"> we provide</w:t>
      </w:r>
      <w:r w:rsidR="00471F9B">
        <w:t>d</w:t>
      </w:r>
      <w:r w:rsidR="00BA605F">
        <w:t xml:space="preserve"> </w:t>
      </w:r>
      <w:r w:rsidR="00471F9B">
        <w:t xml:space="preserve">the </w:t>
      </w:r>
      <w:r w:rsidR="00BA605F">
        <w:t>agent’s health status as observation to itself. Therefore, they knew when they got infected, but they did not have any information about other agents. As we mentioned in section 3.1 there were 3 different health status</w:t>
      </w:r>
      <w:r w:rsidR="00471F9B">
        <w:t>es</w:t>
      </w:r>
      <w:r w:rsidR="00BA605F">
        <w:t xml:space="preserve"> as susceptible, infected, recovered. After a few million iterations agents found self-isolation to protect the others as shown in the figure below</w:t>
      </w:r>
      <w:r w:rsidR="003A452F">
        <w:t>.</w:t>
      </w:r>
    </w:p>
    <w:p w14:paraId="49BC0D2D" w14:textId="3CFE86A3" w:rsidR="00BA605F" w:rsidRDefault="00BA605F" w:rsidP="00F373F6">
      <w:pPr>
        <w:keepNext/>
        <w:ind w:firstLine="360"/>
        <w:jc w:val="center"/>
      </w:pPr>
      <w:r>
        <w:rPr>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00825AD4">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w:t>
      </w:r>
      <w:r w:rsidR="00471F9B">
        <w:rPr>
          <w:color w:val="3B3838" w:themeColor="background2" w:themeShade="40"/>
          <w:sz w:val="20"/>
          <w:szCs w:val="20"/>
        </w:rPr>
        <w:t>in</w:t>
      </w:r>
      <w:r w:rsidRPr="00F373F6">
        <w:rPr>
          <w:color w:val="3B3838" w:themeColor="background2" w:themeShade="40"/>
          <w:sz w:val="20"/>
          <w:szCs w:val="20"/>
        </w:rPr>
        <w:t xml:space="preserve"> the middle to decrease the risk of </w:t>
      </w:r>
      <w:r w:rsidR="00471F9B">
        <w:rPr>
          <w:color w:val="3B3838" w:themeColor="background2" w:themeShade="40"/>
          <w:sz w:val="20"/>
          <w:szCs w:val="20"/>
        </w:rPr>
        <w:t>infecting</w:t>
      </w:r>
      <w:r w:rsidRPr="00F373F6">
        <w:rPr>
          <w:color w:val="3B3838" w:themeColor="background2" w:themeShade="40"/>
          <w:sz w:val="20"/>
          <w:szCs w:val="20"/>
        </w:rPr>
        <w:t xml:space="preserve">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0111560A" w:rsidR="003A452F" w:rsidRDefault="003A452F" w:rsidP="00F373F6">
      <w:pPr>
        <w:ind w:firstLine="360"/>
        <w:jc w:val="both"/>
      </w:pPr>
      <w:bookmarkStart w:id="33"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t xml:space="preserve">the </w:t>
      </w:r>
      <w:r>
        <w:t xml:space="preserve">same policy. This behavior is also a proof </w:t>
      </w:r>
      <w:r w:rsidR="00F373F6">
        <w:t xml:space="preserve">that </w:t>
      </w:r>
      <w:r>
        <w:t xml:space="preserve">homogeneous </w:t>
      </w:r>
      <w:r w:rsidR="00F373F6">
        <w:t>agents can learn to act heterogeneously due to the development of sub-behavior that differs based on</w:t>
      </w:r>
      <w:r w:rsidR="00471F9B">
        <w:t xml:space="preserve"> the</w:t>
      </w:r>
      <w:r w:rsidR="00F373F6">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3"/>
    </w:p>
    <w:p w14:paraId="65EEE546" w14:textId="250D3C31" w:rsidR="00B037E9" w:rsidRDefault="00BB08E2" w:rsidP="003E5ADC">
      <w:pPr>
        <w:ind w:firstLine="360"/>
        <w:jc w:val="both"/>
      </w:pPr>
      <w:r w:rsidRPr="003E5ADC">
        <w:rPr>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5D1D26" w:rsidRPr="003E5ADC" w:rsidRDefault="005D1D26"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5D1D26" w:rsidRPr="003E5ADC" w:rsidRDefault="005D1D26"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t xml:space="preserve">We used SIR graphs to evaluate our trained agents’ performance on </w:t>
      </w:r>
      <w:r w:rsidR="00471F9B">
        <w:t xml:space="preserve">an </w:t>
      </w:r>
      <w:r w:rsidR="00B037E9">
        <w:t xml:space="preserve">epidemic outbreak. Trained agents put in a testing area which is 10 times bigger than </w:t>
      </w:r>
      <w:r w:rsidR="00471F9B">
        <w:t xml:space="preserve">the </w:t>
      </w:r>
      <w:r w:rsidR="00B037E9">
        <w:t xml:space="preserve">training </w:t>
      </w:r>
      <w:r w:rsidR="003E5ADC">
        <w:t>area</w:t>
      </w:r>
      <w:r w:rsidR="00B037E9">
        <w:t xml:space="preserve"> with</w:t>
      </w:r>
      <w:r w:rsidR="003E5ADC">
        <w:t xml:space="preserve"> a</w:t>
      </w:r>
      <w:r w:rsidR="00B037E9">
        <w:t xml:space="preserve"> total </w:t>
      </w:r>
      <w:r w:rsidR="00471F9B">
        <w:t xml:space="preserve">of </w:t>
      </w:r>
      <w:r w:rsidR="00B037E9">
        <w:t>2000 individuals. First, we run the simulation and export the graph</w:t>
      </w:r>
      <w:r w:rsidR="007B250A">
        <w:t xml:space="preserve"> of </w:t>
      </w:r>
      <w:r w:rsidR="003E5ADC">
        <w:t xml:space="preserve">the </w:t>
      </w:r>
      <w:r w:rsidR="007B250A">
        <w:t>result</w:t>
      </w:r>
      <w:r w:rsidR="00B037E9">
        <w:t xml:space="preserve"> to find out what happens if all agents were bot</w:t>
      </w:r>
      <w:r w:rsidR="007B250A">
        <w:t xml:space="preserve"> and act randomly</w:t>
      </w:r>
      <w:r w:rsidR="00B037E9">
        <w:t xml:space="preserve">. Then we </w:t>
      </w:r>
      <w:r w:rsidR="003E5ADC">
        <w:t>decrease</w:t>
      </w:r>
      <w:r w:rsidR="001C3EF6">
        <w:t xml:space="preserve"> the</w:t>
      </w:r>
      <w:r w:rsidR="007B250A">
        <w:t xml:space="preserve"> bot</w:t>
      </w:r>
      <w:r w:rsidR="003E5ADC">
        <w:t xml:space="preserve"> count</w:t>
      </w:r>
      <w:r w:rsidR="001C3EF6">
        <w:t xml:space="preserve"> step by step</w:t>
      </w:r>
      <w:r w:rsidR="007B250A">
        <w:t xml:space="preserve"> </w:t>
      </w:r>
      <w:r w:rsidR="001C3EF6">
        <w:t>200,500,</w:t>
      </w:r>
      <w:r w:rsidR="003E5ADC">
        <w:t xml:space="preserve">1000 respectively with </w:t>
      </w:r>
      <w:r w:rsidR="001C3EF6">
        <w:t xml:space="preserve">trained agents </w:t>
      </w:r>
      <w:r w:rsidR="007B250A">
        <w:t xml:space="preserve">by holding the total individual count constant. We compared the </w:t>
      </w:r>
      <w:r w:rsidR="001C3EF6">
        <w:t>SIR graphs of the results.</w:t>
      </w:r>
    </w:p>
    <w:p w14:paraId="43B42CC7" w14:textId="1BEBE133" w:rsidR="001C3EF6" w:rsidRDefault="000D3FD3" w:rsidP="00BB08E2">
      <w:pPr>
        <w:ind w:firstLine="360"/>
      </w:pPr>
      <w:r>
        <w:t>As shown in figure</w:t>
      </w:r>
      <w:r w:rsidR="00B44794">
        <w:t xml:space="preserve"> 17</w:t>
      </w:r>
      <w:r>
        <w:t xml:space="preserve"> above, without adding the AI element into the epidemic simulation everybody got infected. By adding </w:t>
      </w:r>
      <w:proofErr w:type="gramStart"/>
      <w:r>
        <w:t>even</w:t>
      </w:r>
      <w:proofErr w:type="gramEnd"/>
      <w:r>
        <w:t xml:space="preserve"> </w:t>
      </w:r>
      <w:r w:rsidR="00471F9B">
        <w:t xml:space="preserve">a </w:t>
      </w:r>
      <w:r>
        <w:t xml:space="preserve">10% trained agents curve changed but </w:t>
      </w:r>
      <w:r w:rsidR="00471F9B">
        <w:t xml:space="preserve">a </w:t>
      </w:r>
      <w:r>
        <w:t>very small amount of individual</w:t>
      </w:r>
      <w:r w:rsidR="00471F9B">
        <w:t>s</w:t>
      </w:r>
      <w: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t>significantly decreased</w:t>
      </w:r>
      <w:r>
        <w:t xml:space="preserve"> the chance of getting infected and just by </w:t>
      </w:r>
      <w:r w:rsidR="00BB08E2">
        <w:t>learning</w:t>
      </w:r>
      <w:r>
        <w:t xml:space="preserve"> physics-based social distancing</w:t>
      </w:r>
      <w:r w:rsidR="00BB08E2">
        <w:t xml:space="preserve"> and self-quarantine</w:t>
      </w:r>
      <w:r>
        <w:t>.</w:t>
      </w:r>
    </w:p>
    <w:p w14:paraId="45073885" w14:textId="71DD43A7" w:rsidR="001C3EF6" w:rsidRPr="00B037E9" w:rsidRDefault="00B44794" w:rsidP="00811954">
      <w:pPr>
        <w:ind w:firstLine="360"/>
      </w:pPr>
      <w:r>
        <w:rPr>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5D1D26" w:rsidRPr="00811954" w:rsidRDefault="005D1D26"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5D1D26" w:rsidRPr="00811954" w:rsidRDefault="005D1D26"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Pr>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t>In addition, we formalized mask</w:t>
      </w:r>
      <w:r w:rsidR="00471F9B">
        <w:t>-</w:t>
      </w:r>
      <w:r w:rsidR="00811954">
        <w:t xml:space="preserve">wearing as </w:t>
      </w:r>
      <w:r w:rsidR="00471F9B">
        <w:t xml:space="preserve">a </w:t>
      </w:r>
      <w:r w:rsidR="00811954">
        <w:t>decrease in expose radius of individuals. Therefore, we run 2 more simulation</w:t>
      </w:r>
      <w:r w:rsidR="00471F9B">
        <w:t>s</w:t>
      </w:r>
      <w:r w:rsidR="00811954">
        <w:t xml:space="preserve"> to show the effect of mask</w:t>
      </w:r>
      <w:r w:rsidR="00471F9B">
        <w:t>-</w:t>
      </w:r>
      <w:r w:rsidR="00811954">
        <w:t>wearing. As figure 18 presents by wearing masks more individuals survive from the epidemic outbreak.</w:t>
      </w:r>
    </w:p>
    <w:p w14:paraId="424B8E21" w14:textId="1406A98C" w:rsidR="00AF649B" w:rsidRDefault="00766664" w:rsidP="003A15CE">
      <w:pPr>
        <w:pStyle w:val="Heading1"/>
      </w:pPr>
      <w:bookmarkStart w:id="34" w:name="_Toc49859326"/>
      <w:r w:rsidRPr="00766664">
        <w:t>DISCUSSION</w:t>
      </w:r>
      <w:r w:rsidR="00C5338F">
        <w:t xml:space="preserve"> AND </w:t>
      </w:r>
      <w:r w:rsidR="00AC4429">
        <w:t>FUTURE WORK</w:t>
      </w:r>
      <w:bookmarkEnd w:id="34"/>
    </w:p>
    <w:p w14:paraId="05F14232" w14:textId="50795CBF"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471F9B">
        <w: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150DB65B" w14:textId="1DE5861F" w:rsidR="00CC23A5" w:rsidRDefault="00A41A84" w:rsidP="00A00391">
      <w:pPr>
        <w:ind w:firstLine="360"/>
        <w:jc w:val="both"/>
      </w:pPr>
      <w:r>
        <w:t xml:space="preserve">Our results with epidemic simulation should be viewed as a proof of concept showing </w:t>
      </w:r>
      <w:r w:rsidR="00CD000B">
        <w:t>a</w:t>
      </w:r>
      <w:r w:rsidR="00471F9B">
        <w:t>n</w:t>
      </w:r>
      <w:r w:rsidR="00CD000B">
        <w:t xml:space="preserve"> agent-based simulation with reinforcement learning can be </w:t>
      </w:r>
      <w:r w:rsidR="00FA4DD8">
        <w:t>used</w:t>
      </w:r>
      <w:r w:rsidR="00CD000B">
        <w:t xml:space="preserve"> to assist decision</w:t>
      </w:r>
      <w:r w:rsidR="00471F9B">
        <w:t>-</w:t>
      </w:r>
      <w:r w:rsidR="00CD000B">
        <w:t>makers</w:t>
      </w:r>
      <w:r w:rsidR="008215BA">
        <w:t xml:space="preserve"> during the epidemic</w:t>
      </w:r>
      <w:r w:rsidR="00811954">
        <w:t>. We acknowledge that the strategy space in this environment w</w:t>
      </w:r>
      <w:r w:rsidR="0094056E">
        <w:t>as</w:t>
      </w:r>
      <w:r w:rsidR="00811954">
        <w:t xml:space="preserve"> limited and likely will not converge a better strategy for agents, however with this proof of concept the epidemic simulation that we build is grounded and very scalable.</w:t>
      </w:r>
    </w:p>
    <w:p w14:paraId="5BA2157F" w14:textId="5266E611" w:rsidR="00ED659B" w:rsidRDefault="00811954" w:rsidP="00A00391">
      <w:pPr>
        <w:ind w:firstLine="360"/>
        <w:jc w:val="both"/>
      </w:pPr>
      <w:r>
        <w:t xml:space="preserve"> In order to </w:t>
      </w:r>
      <w:r w:rsidR="00CC23A5">
        <w:t>create more</w:t>
      </w:r>
      <w:r>
        <w:t xml:space="preserve"> accurate and interesting environments</w:t>
      </w:r>
      <w:r w:rsidR="0094056E">
        <w:t>,</w:t>
      </w:r>
      <w:r>
        <w:t xml:space="preserve"> we have some future ideas.</w:t>
      </w:r>
      <w:r w:rsidR="00CC23A5">
        <w:t xml:space="preserve"> We are working on creating an environment </w:t>
      </w:r>
      <w:r w:rsidR="0094056E">
        <w:t>that</w:t>
      </w:r>
      <w:r w:rsidR="00CC23A5">
        <w:t xml:space="preserve"> pushes agents to collect rewards</w:t>
      </w:r>
      <w:r w:rsidR="0049667B">
        <w:t xml:space="preserve"> to not</w:t>
      </w:r>
      <w:r w:rsidR="00CC23A5">
        <w:t xml:space="preserve"> starve to</w:t>
      </w:r>
      <w:r w:rsidR="00825AD4">
        <w:t xml:space="preserve"> </w:t>
      </w:r>
      <w:r w:rsidR="00CC23A5">
        <w:t xml:space="preserve">death and we provide </w:t>
      </w:r>
      <w:r w:rsidR="0094056E">
        <w:t xml:space="preserve">a </w:t>
      </w:r>
      <w:r w:rsidR="00CC23A5">
        <w:t>safe place for them where it</w:t>
      </w:r>
      <w:r w:rsidR="0094056E">
        <w:t>’</w:t>
      </w:r>
      <w:r w:rsidR="00CC23A5">
        <w:t>s epidemic free. Agents should find an optimal behavior between staying safe at house and not starving to death. Therefore, they sometimes need to take the risk. We believe it will be a better</w:t>
      </w:r>
      <w:r w:rsidR="0094056E">
        <w:t xml:space="preserve"> the</w:t>
      </w:r>
      <w:r w:rsidR="00CC23A5">
        <w:t xml:space="preserve"> representation of current situation with </w:t>
      </w:r>
      <w:r w:rsidR="0094056E">
        <w:t>COVID</w:t>
      </w:r>
      <w:r w:rsidR="00CC23A5">
        <w:t xml:space="preserve">-19 since </w:t>
      </w:r>
      <w:r w:rsidR="00825AD4">
        <w:t>all individuals</w:t>
      </w:r>
      <w:r w:rsidR="00CC23A5">
        <w:t xml:space="preserve"> need to work and risk is inevitable.</w:t>
      </w:r>
    </w:p>
    <w:p w14:paraId="74E5A078" w14:textId="5D903286" w:rsidR="00825AD4" w:rsidRPr="00825AD4" w:rsidRDefault="00825AD4" w:rsidP="00825AD4">
      <w:r>
        <w:rPr>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825AD4" w:rsidRDefault="00825AD4" w:rsidP="00825AD4">
      <w:pPr>
        <w:pStyle w:val="Caption"/>
        <w:jc w:val="both"/>
        <w:rPr>
          <w:sz w:val="20"/>
          <w:szCs w:val="20"/>
        </w:rPr>
      </w:pPr>
      <w:r w:rsidRPr="00825AD4">
        <w:rPr>
          <w:sz w:val="20"/>
          <w:szCs w:val="20"/>
        </w:rPr>
        <w:t xml:space="preserve">Figure </w:t>
      </w:r>
      <w:r w:rsidRPr="00825AD4">
        <w:rPr>
          <w:sz w:val="20"/>
          <w:szCs w:val="20"/>
        </w:rPr>
        <w:fldChar w:fldCharType="begin"/>
      </w:r>
      <w:r w:rsidRPr="00825AD4">
        <w:rPr>
          <w:sz w:val="20"/>
          <w:szCs w:val="20"/>
        </w:rPr>
        <w:instrText xml:space="preserve"> SEQ Figure \* ARABIC </w:instrText>
      </w:r>
      <w:r w:rsidRPr="00825AD4">
        <w:rPr>
          <w:sz w:val="20"/>
          <w:szCs w:val="20"/>
        </w:rPr>
        <w:fldChar w:fldCharType="separate"/>
      </w:r>
      <w:r w:rsidRPr="00825AD4">
        <w:rPr>
          <w:noProof/>
          <w:sz w:val="20"/>
          <w:szCs w:val="20"/>
        </w:rPr>
        <w:t>19</w:t>
      </w:r>
      <w:r w:rsidRPr="00825AD4">
        <w:rPr>
          <w:sz w:val="20"/>
          <w:szCs w:val="20"/>
        </w:rPr>
        <w:fldChar w:fldCharType="end"/>
      </w:r>
      <w:r w:rsidRPr="00825AD4">
        <w:rPr>
          <w:sz w:val="20"/>
          <w:szCs w:val="20"/>
        </w:rPr>
        <w:t xml:space="preserve">: Future work for epidemic simulation </w:t>
      </w:r>
      <w:r>
        <w:rPr>
          <w:sz w:val="20"/>
          <w:szCs w:val="20"/>
        </w:rPr>
        <w:t xml:space="preserve">RL </w:t>
      </w:r>
      <w:r w:rsidRPr="00825AD4">
        <w:rPr>
          <w:sz w:val="20"/>
          <w:szCs w:val="20"/>
        </w:rPr>
        <w:t>environment</w:t>
      </w:r>
      <w:r>
        <w:rPr>
          <w:sz w:val="20"/>
          <w:szCs w:val="20"/>
        </w:rPr>
        <w:t>. The green house has walls when</w:t>
      </w:r>
      <w:r w:rsidR="0094056E">
        <w:rPr>
          <w:sz w:val="20"/>
          <w:szCs w:val="20"/>
        </w:rPr>
        <w:t xml:space="preserve"> the</w:t>
      </w:r>
      <w:r>
        <w:rPr>
          <w:sz w:val="20"/>
          <w:szCs w:val="20"/>
        </w:rPr>
        <w:t xml:space="preserve"> agent locks it and infected individuals cannot go in. However,</w:t>
      </w:r>
      <w:r w:rsidR="0094056E">
        <w:rPr>
          <w:sz w:val="20"/>
          <w:szCs w:val="20"/>
        </w:rPr>
        <w:t xml:space="preserve"> the </w:t>
      </w:r>
      <w:r>
        <w:rPr>
          <w:sz w:val="20"/>
          <w:szCs w:val="20"/>
        </w:rPr>
        <w:t>agent who locked itself also need</w:t>
      </w:r>
      <w:r w:rsidR="0094056E">
        <w:rPr>
          <w:sz w:val="20"/>
          <w:szCs w:val="20"/>
        </w:rPr>
        <w:t>s</w:t>
      </w:r>
      <w:r>
        <w:rPr>
          <w:sz w:val="20"/>
          <w:szCs w:val="20"/>
        </w:rPr>
        <w:t xml:space="preserve"> to go out to get the yellow reward in order to survive.</w:t>
      </w:r>
    </w:p>
    <w:p w14:paraId="7A82DBAB" w14:textId="77777777" w:rsidR="00825AD4" w:rsidRDefault="00825AD4">
      <w:pPr>
        <w:rPr>
          <w:szCs w:val="20"/>
        </w:rPr>
      </w:pPr>
    </w:p>
    <w:p w14:paraId="06CA39DD" w14:textId="77777777" w:rsidR="00825AD4" w:rsidRPr="00825AD4" w:rsidRDefault="00825AD4" w:rsidP="00825AD4">
      <w:pPr>
        <w:pStyle w:val="Caption"/>
        <w:jc w:val="both"/>
        <w:rPr>
          <w:noProof/>
          <w:sz w:val="22"/>
          <w:szCs w:val="20"/>
        </w:rPr>
      </w:pPr>
    </w:p>
    <w:p w14:paraId="72710A0E" w14:textId="160F1B79" w:rsidR="00AF649B" w:rsidRDefault="00766664" w:rsidP="003A15CE">
      <w:pPr>
        <w:pStyle w:val="Heading1"/>
      </w:pPr>
      <w:bookmarkStart w:id="35" w:name="_Toc49859327"/>
      <w:r w:rsidRPr="00766664">
        <w:lastRenderedPageBreak/>
        <w:t>REFERENCES</w:t>
      </w:r>
      <w:bookmarkEnd w:id="35"/>
    </w:p>
    <w:p w14:paraId="051C04F6" w14:textId="4D89CC17" w:rsidR="0004087D" w:rsidRPr="0004087D" w:rsidRDefault="00F5774A" w:rsidP="0004087D">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4087D" w:rsidRPr="0004087D">
        <w:rPr>
          <w:rFonts w:cs="Times New Roman"/>
          <w:noProof/>
          <w:szCs w:val="24"/>
        </w:rPr>
        <w:t>[1]</w:t>
      </w:r>
      <w:r w:rsidR="0004087D" w:rsidRPr="0004087D">
        <w:rPr>
          <w:rFonts w:cs="Times New Roman"/>
          <w:noProof/>
          <w:szCs w:val="24"/>
        </w:rPr>
        <w:tab/>
        <w:t xml:space="preserve">N. S. Punn, S. K. Sonbhadra, and S. Agarwal, “COVID-19 Epidemic Analysis using Machine Learning and Deep Learning Algorithms,” </w:t>
      </w:r>
      <w:r w:rsidR="0004087D" w:rsidRPr="0004087D">
        <w:rPr>
          <w:rFonts w:cs="Times New Roman"/>
          <w:i/>
          <w:iCs/>
          <w:noProof/>
          <w:szCs w:val="24"/>
        </w:rPr>
        <w:t>medRxiv</w:t>
      </w:r>
      <w:r w:rsidR="0004087D" w:rsidRPr="0004087D">
        <w:rPr>
          <w:rFonts w:cs="Times New Roman"/>
          <w:noProof/>
          <w:szCs w:val="24"/>
        </w:rPr>
        <w:t>, p. 2020.04.08.20057679, 2020.</w:t>
      </w:r>
    </w:p>
    <w:p w14:paraId="1EF70FD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w:t>
      </w:r>
      <w:r w:rsidRPr="0004087D">
        <w:rPr>
          <w:rFonts w:cs="Times New Roman"/>
          <w:noProof/>
          <w:szCs w:val="24"/>
        </w:rPr>
        <w:tab/>
        <w:t xml:space="preserve">A. Yañez, C. Hayes, and F. Glavin, “Towards the control of epidemic spread: Designing reinforcement learning environments,” </w:t>
      </w:r>
      <w:r w:rsidRPr="0004087D">
        <w:rPr>
          <w:rFonts w:cs="Times New Roman"/>
          <w:i/>
          <w:iCs/>
          <w:noProof/>
          <w:szCs w:val="24"/>
        </w:rPr>
        <w:t>CEUR Workshop Proc.</w:t>
      </w:r>
      <w:r w:rsidRPr="0004087D">
        <w:rPr>
          <w:rFonts w:cs="Times New Roman"/>
          <w:noProof/>
          <w:szCs w:val="24"/>
        </w:rPr>
        <w:t>, vol. 2563, pp. 188–199, 2019.</w:t>
      </w:r>
    </w:p>
    <w:p w14:paraId="0728312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w:t>
      </w:r>
      <w:r w:rsidRPr="0004087D">
        <w:rPr>
          <w:rFonts w:cs="Times New Roman"/>
          <w:noProof/>
          <w:szCs w:val="24"/>
        </w:rPr>
        <w:tab/>
        <w:t xml:space="preserve">B. Baker </w:t>
      </w:r>
      <w:r w:rsidRPr="0004087D">
        <w:rPr>
          <w:rFonts w:cs="Times New Roman"/>
          <w:i/>
          <w:iCs/>
          <w:noProof/>
          <w:szCs w:val="24"/>
        </w:rPr>
        <w:t>et al.</w:t>
      </w:r>
      <w:r w:rsidRPr="0004087D">
        <w:rPr>
          <w:rFonts w:cs="Times New Roman"/>
          <w:noProof/>
          <w:szCs w:val="24"/>
        </w:rPr>
        <w:t>, “Emergent Tool Use From Multi-Agent Autocurricula,” 2019.</w:t>
      </w:r>
    </w:p>
    <w:p w14:paraId="2BF1A066"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w:t>
      </w:r>
      <w:r w:rsidRPr="0004087D">
        <w:rPr>
          <w:rFonts w:cs="Times New Roman"/>
          <w:noProof/>
          <w:szCs w:val="24"/>
        </w:rPr>
        <w:tab/>
        <w:t xml:space="preserve">O. Bent, S. L. Remy, S. Roberts, and A. Walcott-Bryant, “Novel Exploration Techniques (NETs) for Malaria Policy Interventions,” </w:t>
      </w:r>
      <w:r w:rsidRPr="0004087D">
        <w:rPr>
          <w:rFonts w:cs="Times New Roman"/>
          <w:i/>
          <w:iCs/>
          <w:noProof/>
          <w:szCs w:val="24"/>
        </w:rPr>
        <w:t>32nd AAAI Conf. Artif. Intell. AAAI 2018</w:t>
      </w:r>
      <w:r w:rsidRPr="0004087D">
        <w:rPr>
          <w:rFonts w:cs="Times New Roman"/>
          <w:noProof/>
          <w:szCs w:val="24"/>
        </w:rPr>
        <w:t>, pp. 7735–7740, Dec. 2017.</w:t>
      </w:r>
    </w:p>
    <w:p w14:paraId="6FA3219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5]</w:t>
      </w:r>
      <w:r w:rsidRPr="0004087D">
        <w:rPr>
          <w:rFonts w:cs="Times New Roman"/>
          <w:noProof/>
          <w:szCs w:val="24"/>
        </w:rPr>
        <w:tab/>
        <w:t xml:space="preserve">B. C. Perley, “Programming Language Maintenance,” in </w:t>
      </w:r>
      <w:r w:rsidRPr="0004087D">
        <w:rPr>
          <w:rFonts w:cs="Times New Roman"/>
          <w:i/>
          <w:iCs/>
          <w:noProof/>
          <w:szCs w:val="24"/>
        </w:rPr>
        <w:t>Defying Maliseet Language Death</w:t>
      </w:r>
      <w:r w:rsidRPr="0004087D">
        <w:rPr>
          <w:rFonts w:cs="Times New Roman"/>
          <w:noProof/>
          <w:szCs w:val="24"/>
        </w:rPr>
        <w:t>, UNP - Nebraska, 2017, pp. 63–84.</w:t>
      </w:r>
    </w:p>
    <w:p w14:paraId="604DD64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6]</w:t>
      </w:r>
      <w:r w:rsidRPr="0004087D">
        <w:rPr>
          <w:rFonts w:cs="Times New Roman"/>
          <w:noProof/>
          <w:szCs w:val="24"/>
        </w:rPr>
        <w:tab/>
        <w:t xml:space="preserve">E. C. Mark S. Smolinski, Margaret A. Hamburg, and Joshua Lederberg,  on E. M. T. to H. in the 21st C. B. on Global, and H. I. of Medicine, </w:t>
      </w:r>
      <w:r w:rsidRPr="0004087D">
        <w:rPr>
          <w:rFonts w:cs="Times New Roman"/>
          <w:i/>
          <w:iCs/>
          <w:noProof/>
          <w:szCs w:val="24"/>
        </w:rPr>
        <w:t>Microbial Threats to Health</w:t>
      </w:r>
      <w:r w:rsidRPr="0004087D">
        <w:rPr>
          <w:rFonts w:cs="Times New Roman"/>
          <w:noProof/>
          <w:szCs w:val="24"/>
        </w:rPr>
        <w:t>. Washington, D.C.: National Academies Press, 2003.</w:t>
      </w:r>
    </w:p>
    <w:p w14:paraId="25227C5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7]</w:t>
      </w:r>
      <w:r w:rsidRPr="0004087D">
        <w:rPr>
          <w:rFonts w:cs="Times New Roman"/>
          <w:noProof/>
          <w:szCs w:val="24"/>
        </w:rPr>
        <w:tab/>
        <w:t xml:space="preserve">B. Zeigler, A. Muzy, and L. Yilmaz, “Artificial Intelligence in Modeling and Simulation,” in </w:t>
      </w:r>
      <w:r w:rsidRPr="0004087D">
        <w:rPr>
          <w:rFonts w:cs="Times New Roman"/>
          <w:i/>
          <w:iCs/>
          <w:noProof/>
          <w:szCs w:val="24"/>
        </w:rPr>
        <w:t>Encyclopedia of Complexity and Systems Science</w:t>
      </w:r>
      <w:r w:rsidRPr="0004087D">
        <w:rPr>
          <w:rFonts w:cs="Times New Roman"/>
          <w:noProof/>
          <w:szCs w:val="24"/>
        </w:rPr>
        <w:t>, New York, NY: Springer New York, 2009, pp. 344–368.</w:t>
      </w:r>
    </w:p>
    <w:p w14:paraId="370A17C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8]</w:t>
      </w:r>
      <w:r w:rsidRPr="0004087D">
        <w:rPr>
          <w:rFonts w:cs="Times New Roman"/>
          <w:noProof/>
          <w:szCs w:val="24"/>
        </w:rPr>
        <w:tab/>
        <w:t xml:space="preserve">B. Osiński </w:t>
      </w:r>
      <w:r w:rsidRPr="0004087D">
        <w:rPr>
          <w:rFonts w:cs="Times New Roman"/>
          <w:i/>
          <w:iCs/>
          <w:noProof/>
          <w:szCs w:val="24"/>
        </w:rPr>
        <w:t>et al.</w:t>
      </w:r>
      <w:r w:rsidRPr="0004087D">
        <w:rPr>
          <w:rFonts w:cs="Times New Roman"/>
          <w:noProof/>
          <w:szCs w:val="24"/>
        </w:rPr>
        <w:t>, “Simulation-based reinforcement learning for real-world autonomous driving,” 2019.</w:t>
      </w:r>
    </w:p>
    <w:p w14:paraId="193F5A9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9]</w:t>
      </w:r>
      <w:r w:rsidRPr="0004087D">
        <w:rPr>
          <w:rFonts w:cs="Times New Roman"/>
          <w:noProof/>
          <w:szCs w:val="24"/>
        </w:rPr>
        <w:tab/>
        <w:t xml:space="preserve">K. Dietz and J. A. P. Heesterbeek, “Bernoulli was ahead of modern epidemiology,” </w:t>
      </w:r>
      <w:r w:rsidRPr="0004087D">
        <w:rPr>
          <w:rFonts w:cs="Times New Roman"/>
          <w:i/>
          <w:iCs/>
          <w:noProof/>
          <w:szCs w:val="24"/>
        </w:rPr>
        <w:t>Nature</w:t>
      </w:r>
      <w:r w:rsidRPr="0004087D">
        <w:rPr>
          <w:rFonts w:cs="Times New Roman"/>
          <w:noProof/>
          <w:szCs w:val="24"/>
        </w:rPr>
        <w:t>, vol. 408, no. 6812, pp. 513–514, Nov. 2000.</w:t>
      </w:r>
    </w:p>
    <w:p w14:paraId="2E83A4F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0]</w:t>
      </w:r>
      <w:r w:rsidRPr="0004087D">
        <w:rPr>
          <w:rFonts w:cs="Times New Roman"/>
          <w:noProof/>
          <w:szCs w:val="24"/>
        </w:rPr>
        <w:tab/>
        <w:t xml:space="preserve">Robert E. Serfling, “Summary for Policymakers,” in </w:t>
      </w:r>
      <w:r w:rsidRPr="0004087D">
        <w:rPr>
          <w:rFonts w:cs="Times New Roman"/>
          <w:i/>
          <w:iCs/>
          <w:noProof/>
          <w:szCs w:val="24"/>
        </w:rPr>
        <w:t>Climate Change 2013 - The Physical Science Basis</w:t>
      </w:r>
      <w:r w:rsidRPr="0004087D">
        <w:rPr>
          <w:rFonts w:cs="Times New Roman"/>
          <w:noProof/>
          <w:szCs w:val="24"/>
        </w:rPr>
        <w:t>, vol. 53, no. 9, Intergovernmental Panel on Climate Change, Ed. Cambridge: Cambridge University Press, 2019, pp. 1–30.</w:t>
      </w:r>
    </w:p>
    <w:p w14:paraId="0B5C0AC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1]</w:t>
      </w:r>
      <w:r w:rsidRPr="0004087D">
        <w:rPr>
          <w:rFonts w:cs="Times New Roman"/>
          <w:noProof/>
          <w:szCs w:val="24"/>
        </w:rPr>
        <w:tab/>
        <w:t xml:space="preserve">J. S. Koopman, “Emerging objectives and methods in epidemiology.,” </w:t>
      </w:r>
      <w:r w:rsidRPr="0004087D">
        <w:rPr>
          <w:rFonts w:cs="Times New Roman"/>
          <w:i/>
          <w:iCs/>
          <w:noProof/>
          <w:szCs w:val="24"/>
        </w:rPr>
        <w:t>Am. J. Public Health</w:t>
      </w:r>
      <w:r w:rsidRPr="0004087D">
        <w:rPr>
          <w:rFonts w:cs="Times New Roman"/>
          <w:noProof/>
          <w:szCs w:val="24"/>
        </w:rPr>
        <w:t>, vol. 86, no. 5, pp. 630–632, May 1996.</w:t>
      </w:r>
    </w:p>
    <w:p w14:paraId="6515F12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2]</w:t>
      </w:r>
      <w:r w:rsidRPr="0004087D">
        <w:rPr>
          <w:rFonts w:cs="Times New Roman"/>
          <w:noProof/>
          <w:szCs w:val="24"/>
        </w:rPr>
        <w:tab/>
        <w:t xml:space="preserve">S. A. Hofmeyr and S. Forrest, “Architecture for an artificial immune system.,” </w:t>
      </w:r>
      <w:r w:rsidRPr="0004087D">
        <w:rPr>
          <w:rFonts w:cs="Times New Roman"/>
          <w:i/>
          <w:iCs/>
          <w:noProof/>
          <w:szCs w:val="24"/>
        </w:rPr>
        <w:t>Evol. Comput.</w:t>
      </w:r>
      <w:r w:rsidRPr="0004087D">
        <w:rPr>
          <w:rFonts w:cs="Times New Roman"/>
          <w:noProof/>
          <w:szCs w:val="24"/>
        </w:rPr>
        <w:t>, vol. 8, no. 4, pp. 443–473, 2000.</w:t>
      </w:r>
    </w:p>
    <w:p w14:paraId="15D1008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3]</w:t>
      </w:r>
      <w:r w:rsidRPr="0004087D">
        <w:rPr>
          <w:rFonts w:cs="Times New Roman"/>
          <w:noProof/>
          <w:szCs w:val="24"/>
        </w:rPr>
        <w:tab/>
        <w:t xml:space="preserve">M. Shatnawi, S. Lazarova-Molnar, and N. Zaki, “Modeling and simulation of epidemic spread: Recent advances,” </w:t>
      </w:r>
      <w:r w:rsidRPr="0004087D">
        <w:rPr>
          <w:rFonts w:cs="Times New Roman"/>
          <w:i/>
          <w:iCs/>
          <w:noProof/>
          <w:szCs w:val="24"/>
        </w:rPr>
        <w:t>2013 9th Int. Conf. Innov. Inf. Technol. IIT 2013</w:t>
      </w:r>
      <w:r w:rsidRPr="0004087D">
        <w:rPr>
          <w:rFonts w:cs="Times New Roman"/>
          <w:noProof/>
          <w:szCs w:val="24"/>
        </w:rPr>
        <w:t>, no. March, pp. 118–123, 2013.</w:t>
      </w:r>
    </w:p>
    <w:p w14:paraId="0E0DAD4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4]</w:t>
      </w:r>
      <w:r w:rsidRPr="0004087D">
        <w:rPr>
          <w:rFonts w:cs="Times New Roman"/>
          <w:noProof/>
          <w:szCs w:val="24"/>
        </w:rPr>
        <w:tab/>
        <w:t xml:space="preserve">S. Richard and A. G. Barto, “An introduction to reinforcement learning,” in </w:t>
      </w:r>
      <w:r w:rsidRPr="0004087D">
        <w:rPr>
          <w:rFonts w:cs="Times New Roman"/>
          <w:i/>
          <w:iCs/>
          <w:noProof/>
          <w:szCs w:val="24"/>
        </w:rPr>
        <w:t>Reinforcement Learning: An introduction</w:t>
      </w:r>
      <w:r w:rsidRPr="0004087D">
        <w:rPr>
          <w:rFonts w:cs="Times New Roman"/>
          <w:noProof/>
          <w:szCs w:val="24"/>
        </w:rPr>
        <w:t>, 1998, pp. 1–352.</w:t>
      </w:r>
    </w:p>
    <w:p w14:paraId="3DBC86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5]</w:t>
      </w:r>
      <w:r w:rsidRPr="0004087D">
        <w:rPr>
          <w:rFonts w:cs="Times New Roman"/>
          <w:noProof/>
          <w:szCs w:val="24"/>
        </w:rPr>
        <w:tab/>
        <w:t xml:space="preserve">W. J. M. Probert </w:t>
      </w:r>
      <w:r w:rsidRPr="0004087D">
        <w:rPr>
          <w:rFonts w:cs="Times New Roman"/>
          <w:i/>
          <w:iCs/>
          <w:noProof/>
          <w:szCs w:val="24"/>
        </w:rPr>
        <w:t>et al.</w:t>
      </w:r>
      <w:r w:rsidRPr="0004087D">
        <w:rPr>
          <w:rFonts w:cs="Times New Roman"/>
          <w:noProof/>
          <w:szCs w:val="24"/>
        </w:rPr>
        <w:t xml:space="preserve">, “Context matters: using reinforcement learning to develop human-readable, state-dependent outbreak response policies,” </w:t>
      </w:r>
      <w:r w:rsidRPr="0004087D">
        <w:rPr>
          <w:rFonts w:cs="Times New Roman"/>
          <w:i/>
          <w:iCs/>
          <w:noProof/>
          <w:szCs w:val="24"/>
        </w:rPr>
        <w:t>Philos. Trans. R. Soc. B Biol. Sci.</w:t>
      </w:r>
      <w:r w:rsidRPr="0004087D">
        <w:rPr>
          <w:rFonts w:cs="Times New Roman"/>
          <w:noProof/>
          <w:szCs w:val="24"/>
        </w:rPr>
        <w:t>, vol. 374, no. 1776, p. 20180277, Jul. 2019.</w:t>
      </w:r>
    </w:p>
    <w:p w14:paraId="0485BD8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6]</w:t>
      </w:r>
      <w:r w:rsidRPr="0004087D">
        <w:rPr>
          <w:rFonts w:cs="Times New Roman"/>
          <w:noProof/>
          <w:szCs w:val="24"/>
        </w:rPr>
        <w:tab/>
        <w:t xml:space="preserve">L. Simonsen, J. R. Gog, D. Olson, and C. Viboud, “Infectious disease surveillance in the big data era: Towards faster and locally relevant systems,” </w:t>
      </w:r>
      <w:r w:rsidRPr="0004087D">
        <w:rPr>
          <w:rFonts w:cs="Times New Roman"/>
          <w:i/>
          <w:iCs/>
          <w:noProof/>
          <w:szCs w:val="24"/>
        </w:rPr>
        <w:t>J. Infect. Dis.</w:t>
      </w:r>
      <w:r w:rsidRPr="0004087D">
        <w:rPr>
          <w:rFonts w:cs="Times New Roman"/>
          <w:noProof/>
          <w:szCs w:val="24"/>
        </w:rPr>
        <w:t>, vol. 214, no. Suppl 4, pp. S380–S385, 2016.</w:t>
      </w:r>
    </w:p>
    <w:p w14:paraId="19C4EB97"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7]</w:t>
      </w:r>
      <w:r w:rsidRPr="0004087D">
        <w:rPr>
          <w:rFonts w:cs="Times New Roman"/>
          <w:noProof/>
          <w:szCs w:val="24"/>
        </w:rPr>
        <w:tab/>
        <w:t xml:space="preserve">P. Leung and L. T. Tran, “Predicting shrimp disease occurrence: artificial neural networks vs. logistic regression,” </w:t>
      </w:r>
      <w:r w:rsidRPr="0004087D">
        <w:rPr>
          <w:rFonts w:cs="Times New Roman"/>
          <w:i/>
          <w:iCs/>
          <w:noProof/>
          <w:szCs w:val="24"/>
        </w:rPr>
        <w:t>Aquaculture</w:t>
      </w:r>
      <w:r w:rsidRPr="0004087D">
        <w:rPr>
          <w:rFonts w:cs="Times New Roman"/>
          <w:noProof/>
          <w:szCs w:val="24"/>
        </w:rPr>
        <w:t>, vol. 187, no. 1–2, pp. 35–49, Jul. 2000.</w:t>
      </w:r>
    </w:p>
    <w:p w14:paraId="328EC9E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8]</w:t>
      </w:r>
      <w:r w:rsidRPr="0004087D">
        <w:rPr>
          <w:rFonts w:cs="Times New Roman"/>
          <w:noProof/>
          <w:szCs w:val="24"/>
        </w:rPr>
        <w:tab/>
        <w:t xml:space="preserve">K. T. D. Eames and M. J. Keeling, “Contact tracing and disease control,” </w:t>
      </w:r>
      <w:r w:rsidRPr="0004087D">
        <w:rPr>
          <w:rFonts w:cs="Times New Roman"/>
          <w:i/>
          <w:iCs/>
          <w:noProof/>
          <w:szCs w:val="24"/>
        </w:rPr>
        <w:t>Proc. R. Soc. B Biol. Sci.</w:t>
      </w:r>
      <w:r w:rsidRPr="0004087D">
        <w:rPr>
          <w:rFonts w:cs="Times New Roman"/>
          <w:noProof/>
          <w:szCs w:val="24"/>
        </w:rPr>
        <w:t>, vol. 270, no. 1533, pp. 2565–2571, 2003.</w:t>
      </w:r>
    </w:p>
    <w:p w14:paraId="2AE3CEA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9]</w:t>
      </w:r>
      <w:r w:rsidRPr="0004087D">
        <w:rPr>
          <w:rFonts w:cs="Times New Roman"/>
          <w:noProof/>
          <w:szCs w:val="24"/>
        </w:rPr>
        <w:tab/>
        <w:t xml:space="preserve">R. Patel, I. M. Longini, and M. E. Halloran, “Finding optimal vaccination strategies for pandemic influenza using genetic algorithms,” </w:t>
      </w:r>
      <w:r w:rsidRPr="0004087D">
        <w:rPr>
          <w:rFonts w:cs="Times New Roman"/>
          <w:i/>
          <w:iCs/>
          <w:noProof/>
          <w:szCs w:val="24"/>
        </w:rPr>
        <w:t>J. Theor. Biol.</w:t>
      </w:r>
      <w:r w:rsidRPr="0004087D">
        <w:rPr>
          <w:rFonts w:cs="Times New Roman"/>
          <w:noProof/>
          <w:szCs w:val="24"/>
        </w:rPr>
        <w:t>, vol. 234, no. 2, pp. 201–</w:t>
      </w:r>
      <w:r w:rsidRPr="0004087D">
        <w:rPr>
          <w:rFonts w:cs="Times New Roman"/>
          <w:noProof/>
          <w:szCs w:val="24"/>
        </w:rPr>
        <w:lastRenderedPageBreak/>
        <w:t>212, 2005.</w:t>
      </w:r>
    </w:p>
    <w:p w14:paraId="007A9CB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0]</w:t>
      </w:r>
      <w:r w:rsidRPr="0004087D">
        <w:rPr>
          <w:rFonts w:cs="Times New Roman"/>
          <w:noProof/>
          <w:szCs w:val="24"/>
        </w:rPr>
        <w:tab/>
        <w:t xml:space="preserve">P. Libin </w:t>
      </w:r>
      <w:r w:rsidRPr="0004087D">
        <w:rPr>
          <w:rFonts w:cs="Times New Roman"/>
          <w:i/>
          <w:iCs/>
          <w:noProof/>
          <w:szCs w:val="24"/>
        </w:rPr>
        <w:t>et al.</w:t>
      </w:r>
      <w:r w:rsidRPr="0004087D">
        <w:rPr>
          <w:rFonts w:cs="Times New Roman"/>
          <w:noProof/>
          <w:szCs w:val="24"/>
        </w:rPr>
        <w:t xml:space="preserve">, </w:t>
      </w:r>
      <w:r w:rsidRPr="0004087D">
        <w:rPr>
          <w:rFonts w:cs="Times New Roman"/>
          <w:i/>
          <w:iCs/>
          <w:noProof/>
          <w:szCs w:val="24"/>
        </w:rPr>
        <w:t>Machine Learning and Knowledge Discovery in Databases</w:t>
      </w:r>
      <w:r w:rsidRPr="0004087D">
        <w:rPr>
          <w:rFonts w:cs="Times New Roman"/>
          <w:noProof/>
          <w:szCs w:val="24"/>
        </w:rPr>
        <w:t>, vol. 11053, no. June. Cham: Springer International Publishing, 2019.</w:t>
      </w:r>
    </w:p>
    <w:p w14:paraId="7ADA714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1]</w:t>
      </w:r>
      <w:r w:rsidRPr="0004087D">
        <w:rPr>
          <w:rFonts w:cs="Times New Roman"/>
          <w:noProof/>
          <w:szCs w:val="24"/>
        </w:rPr>
        <w:tab/>
        <w:t>T. Alamo, D. G. Reina, and P. Millán, “Data-Driven Methods to Monitor, Model, Forecast and Control Covid-19 Pandemic: Leveraging Data Science, Epidemiology and Control Theory,” pp. 1–65, Jun. 2020.</w:t>
      </w:r>
    </w:p>
    <w:p w14:paraId="2939242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2]</w:t>
      </w:r>
      <w:r w:rsidRPr="0004087D">
        <w:rPr>
          <w:rFonts w:cs="Times New Roman"/>
          <w:noProof/>
          <w:szCs w:val="24"/>
        </w:rPr>
        <w:tab/>
        <w:t>K. Zhang, Z. Yang, and T. Başar, “Multi-Agent Reinforcement Learning: A Selective Overview of Theories and Algorithms,” pp. 1–72, Nov. 2019.</w:t>
      </w:r>
    </w:p>
    <w:p w14:paraId="102D1D14"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3]</w:t>
      </w:r>
      <w:r w:rsidRPr="0004087D">
        <w:rPr>
          <w:rFonts w:cs="Times New Roman"/>
          <w:noProof/>
          <w:szCs w:val="24"/>
        </w:rPr>
        <w:tab/>
        <w:t xml:space="preserve">OpenAI </w:t>
      </w:r>
      <w:r w:rsidRPr="0004087D">
        <w:rPr>
          <w:rFonts w:cs="Times New Roman"/>
          <w:i/>
          <w:iCs/>
          <w:noProof/>
          <w:szCs w:val="24"/>
        </w:rPr>
        <w:t>et al.</w:t>
      </w:r>
      <w:r w:rsidRPr="0004087D">
        <w:rPr>
          <w:rFonts w:cs="Times New Roman"/>
          <w:noProof/>
          <w:szCs w:val="24"/>
        </w:rPr>
        <w:t>, “Dota 2 with Large Scale Deep Reinforcement Learning,” Dec. 2019.</w:t>
      </w:r>
    </w:p>
    <w:p w14:paraId="2DC1362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4]</w:t>
      </w:r>
      <w:r w:rsidRPr="0004087D">
        <w:rPr>
          <w:rFonts w:cs="Times New Roman"/>
          <w:noProof/>
          <w:szCs w:val="24"/>
        </w:rPr>
        <w:tab/>
        <w:t xml:space="preserve">L. Busoniu, R. Babuska, and B. De Schutter, “A Comprehensive Survey of Multiagent Reinforcement Learning,” </w:t>
      </w:r>
      <w:r w:rsidRPr="0004087D">
        <w:rPr>
          <w:rFonts w:cs="Times New Roman"/>
          <w:i/>
          <w:iCs/>
          <w:noProof/>
          <w:szCs w:val="24"/>
        </w:rPr>
        <w:t>IEEE Trans. Syst. Man, Cybern. Part C (Applications Rev.</w:t>
      </w:r>
      <w:r w:rsidRPr="0004087D">
        <w:rPr>
          <w:rFonts w:cs="Times New Roman"/>
          <w:noProof/>
          <w:szCs w:val="24"/>
        </w:rPr>
        <w:t>, vol. 38, no. 2, pp. 156–172, Mar. 2008.</w:t>
      </w:r>
    </w:p>
    <w:p w14:paraId="6846236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5]</w:t>
      </w:r>
      <w:r w:rsidRPr="0004087D">
        <w:rPr>
          <w:rFonts w:cs="Times New Roman"/>
          <w:noProof/>
          <w:szCs w:val="24"/>
        </w:rPr>
        <w:tab/>
        <w:t xml:space="preserve">J. Z. Leibo, V. Zambaldi, M. Lanctot, J. Marecki, and T. Graepel, “Multi-agent reinforcement learning in sequential social dilemmas,” </w:t>
      </w:r>
      <w:r w:rsidRPr="0004087D">
        <w:rPr>
          <w:rFonts w:cs="Times New Roman"/>
          <w:i/>
          <w:iCs/>
          <w:noProof/>
          <w:szCs w:val="24"/>
        </w:rPr>
        <w:t>Proc. Int. Jt. Conf. Auton. Agents Multiagent Syst. AAMAS</w:t>
      </w:r>
      <w:r w:rsidRPr="0004087D">
        <w:rPr>
          <w:rFonts w:cs="Times New Roman"/>
          <w:noProof/>
          <w:szCs w:val="24"/>
        </w:rPr>
        <w:t>, vol. 1, pp. 464–473, 2017.</w:t>
      </w:r>
    </w:p>
    <w:p w14:paraId="65C8B54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6]</w:t>
      </w:r>
      <w:r w:rsidRPr="0004087D">
        <w:rPr>
          <w:rFonts w:cs="Times New Roman"/>
          <w:noProof/>
          <w:szCs w:val="24"/>
        </w:rPr>
        <w:tab/>
        <w:t xml:space="preserve">J. W. Lee, J. Park, J. O, J. Lee, and E. Hong, “A multiagent approach to Q-learning for daily stock trading,” </w:t>
      </w:r>
      <w:r w:rsidRPr="0004087D">
        <w:rPr>
          <w:rFonts w:cs="Times New Roman"/>
          <w:i/>
          <w:iCs/>
          <w:noProof/>
          <w:szCs w:val="24"/>
        </w:rPr>
        <w:t>IEEE Trans. Syst. Man, Cybern. Part ASystems Humans</w:t>
      </w:r>
      <w:r w:rsidRPr="0004087D">
        <w:rPr>
          <w:rFonts w:cs="Times New Roman"/>
          <w:noProof/>
          <w:szCs w:val="24"/>
        </w:rPr>
        <w:t>, vol. 37, no. 6, pp. 864–877, 2007.</w:t>
      </w:r>
    </w:p>
    <w:p w14:paraId="5FDE571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7]</w:t>
      </w:r>
      <w:r w:rsidRPr="0004087D">
        <w:rPr>
          <w:rFonts w:cs="Times New Roman"/>
          <w:noProof/>
          <w:szCs w:val="24"/>
        </w:rPr>
        <w:tab/>
        <w:t xml:space="preserve">S. Padakandla, P. K. J, and S. Bhatnagar, “Reinforcement Learning in Non-Stationary Environments,” </w:t>
      </w:r>
      <w:r w:rsidRPr="0004087D">
        <w:rPr>
          <w:rFonts w:cs="Times New Roman"/>
          <w:i/>
          <w:iCs/>
          <w:noProof/>
          <w:szCs w:val="24"/>
        </w:rPr>
        <w:t>Appl. Intell.</w:t>
      </w:r>
      <w:r w:rsidRPr="0004087D">
        <w:rPr>
          <w:rFonts w:cs="Times New Roman"/>
          <w:noProof/>
          <w:szCs w:val="24"/>
        </w:rPr>
        <w:t>, May 2019.</w:t>
      </w:r>
    </w:p>
    <w:p w14:paraId="6FC06E2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8]</w:t>
      </w:r>
      <w:r w:rsidRPr="0004087D">
        <w:rPr>
          <w:rFonts w:cs="Times New Roman"/>
          <w:noProof/>
          <w:szCs w:val="24"/>
        </w:rPr>
        <w:tab/>
        <w:t xml:space="preserve">P. Hernandez-Leal, B. Kartal, and M. E. Taylor, “A Survey and Critique of Multiagent Deep Reinforcement Learning,” </w:t>
      </w:r>
      <w:r w:rsidRPr="0004087D">
        <w:rPr>
          <w:rFonts w:cs="Times New Roman"/>
          <w:i/>
          <w:iCs/>
          <w:noProof/>
          <w:szCs w:val="24"/>
        </w:rPr>
        <w:t>Auton. Agent. Multi. Agent. Syst.</w:t>
      </w:r>
      <w:r w:rsidRPr="0004087D">
        <w:rPr>
          <w:rFonts w:cs="Times New Roman"/>
          <w:noProof/>
          <w:szCs w:val="24"/>
        </w:rPr>
        <w:t>, vol. 33, no. 6, pp. 750–797, Oct. 2018.</w:t>
      </w:r>
    </w:p>
    <w:p w14:paraId="444E31E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9]</w:t>
      </w:r>
      <w:r w:rsidRPr="0004087D">
        <w:rPr>
          <w:rFonts w:cs="Times New Roman"/>
          <w:noProof/>
          <w:szCs w:val="24"/>
        </w:rPr>
        <w:tab/>
        <w:t xml:space="preserve">L. Panait and S. Luke, “Cooperative Multi-Agent Learning: The State of the Art,” </w:t>
      </w:r>
      <w:r w:rsidRPr="0004087D">
        <w:rPr>
          <w:rFonts w:cs="Times New Roman"/>
          <w:i/>
          <w:iCs/>
          <w:noProof/>
          <w:szCs w:val="24"/>
        </w:rPr>
        <w:t>Auton. Agent. Multi. Agent. Syst.</w:t>
      </w:r>
      <w:r w:rsidRPr="0004087D">
        <w:rPr>
          <w:rFonts w:cs="Times New Roman"/>
          <w:noProof/>
          <w:szCs w:val="24"/>
        </w:rPr>
        <w:t>, vol. 11, no. 3, pp. 387–434, Nov. 2005.</w:t>
      </w:r>
    </w:p>
    <w:p w14:paraId="06DDF24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0]</w:t>
      </w:r>
      <w:r w:rsidRPr="0004087D">
        <w:rPr>
          <w:rFonts w:cs="Times New Roman"/>
          <w:noProof/>
          <w:szCs w:val="24"/>
        </w:rPr>
        <w:tab/>
        <w:t xml:space="preserve">R. F. Denison and K. Muller, “The evolution of cooperation,” </w:t>
      </w:r>
      <w:r w:rsidRPr="0004087D">
        <w:rPr>
          <w:rFonts w:cs="Times New Roman"/>
          <w:i/>
          <w:iCs/>
          <w:noProof/>
          <w:szCs w:val="24"/>
        </w:rPr>
        <w:t>Scientist</w:t>
      </w:r>
      <w:r w:rsidRPr="0004087D">
        <w:rPr>
          <w:rFonts w:cs="Times New Roman"/>
          <w:noProof/>
          <w:szCs w:val="24"/>
        </w:rPr>
        <w:t>, vol. 30, no. 1, 2016.</w:t>
      </w:r>
    </w:p>
    <w:p w14:paraId="0BA4EC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1]</w:t>
      </w:r>
      <w:r w:rsidRPr="0004087D">
        <w:rPr>
          <w:rFonts w:cs="Times New Roman"/>
          <w:noProof/>
          <w:szCs w:val="24"/>
        </w:rPr>
        <w:tab/>
        <w:t xml:space="preserve">P. Stone and M. Veloso, “Multiagent Systems : A Survey from a Machine Learning Perspective 1 Introduction 2 Multiagent Systems,” </w:t>
      </w:r>
      <w:r w:rsidRPr="0004087D">
        <w:rPr>
          <w:rFonts w:cs="Times New Roman"/>
          <w:i/>
          <w:iCs/>
          <w:noProof/>
          <w:szCs w:val="24"/>
        </w:rPr>
        <w:t>Auton. Robots</w:t>
      </w:r>
      <w:r w:rsidRPr="0004087D">
        <w:rPr>
          <w:rFonts w:cs="Times New Roman"/>
          <w:noProof/>
          <w:szCs w:val="24"/>
        </w:rPr>
        <w:t>, vol. 8, no. 3, pp. 345–383, 1997.</w:t>
      </w:r>
    </w:p>
    <w:p w14:paraId="5116BDF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2]</w:t>
      </w:r>
      <w:r w:rsidRPr="0004087D">
        <w:rPr>
          <w:rFonts w:cs="Times New Roman"/>
          <w:noProof/>
          <w:szCs w:val="24"/>
        </w:rPr>
        <w:tab/>
        <w:t xml:space="preserve">E. H. Durfee, V. R. Lesser, and D. D. Corkill, “Coherent Cooperation Among Communicating Problem Solvers,” </w:t>
      </w:r>
      <w:r w:rsidRPr="0004087D">
        <w:rPr>
          <w:rFonts w:cs="Times New Roman"/>
          <w:i/>
          <w:iCs/>
          <w:noProof/>
          <w:szCs w:val="24"/>
        </w:rPr>
        <w:t>IEEE Trans. Comput.</w:t>
      </w:r>
      <w:r w:rsidRPr="0004087D">
        <w:rPr>
          <w:rFonts w:cs="Times New Roman"/>
          <w:noProof/>
          <w:szCs w:val="24"/>
        </w:rPr>
        <w:t>, vol. C–36, no. 11, pp. 1275–1291, Nov. 1987.</w:t>
      </w:r>
    </w:p>
    <w:p w14:paraId="7082B8F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3]</w:t>
      </w:r>
      <w:r w:rsidRPr="0004087D">
        <w:rPr>
          <w:rFonts w:cs="Times New Roman"/>
          <w:noProof/>
          <w:szCs w:val="24"/>
        </w:rPr>
        <w:tab/>
        <w:t xml:space="preserve">D. Silver, G. Lever, N. Heess, T. Degris, D. Wierstra, and M. Riedmiller, “Deterministic policy gradient algorithms,” </w:t>
      </w:r>
      <w:r w:rsidRPr="0004087D">
        <w:rPr>
          <w:rFonts w:cs="Times New Roman"/>
          <w:i/>
          <w:iCs/>
          <w:noProof/>
          <w:szCs w:val="24"/>
        </w:rPr>
        <w:t>31st Int. Conf. Mach. Learn. ICML 2014</w:t>
      </w:r>
      <w:r w:rsidRPr="0004087D">
        <w:rPr>
          <w:rFonts w:cs="Times New Roman"/>
          <w:noProof/>
          <w:szCs w:val="24"/>
        </w:rPr>
        <w:t>, vol. 1, pp. 605–619, 2014.</w:t>
      </w:r>
    </w:p>
    <w:p w14:paraId="61FFE9A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4]</w:t>
      </w:r>
      <w:r w:rsidRPr="0004087D">
        <w:rPr>
          <w:rFonts w:cs="Times New Roman"/>
          <w:noProof/>
          <w:szCs w:val="24"/>
        </w:rPr>
        <w:tab/>
        <w:t xml:space="preserve">T. Haarnoja, A. Zhou, P. Abbeel, and S. Levine, “Soft Actor-Critic: Off-Policy Maximum Entropy Deep Reinforcement Learning with a Stochastic Actor,” </w:t>
      </w:r>
      <w:r w:rsidRPr="0004087D">
        <w:rPr>
          <w:rFonts w:cs="Times New Roman"/>
          <w:i/>
          <w:iCs/>
          <w:noProof/>
          <w:szCs w:val="24"/>
        </w:rPr>
        <w:t>35th Int. Conf. Mach. Learn. ICML 2018</w:t>
      </w:r>
      <w:r w:rsidRPr="0004087D">
        <w:rPr>
          <w:rFonts w:cs="Times New Roman"/>
          <w:noProof/>
          <w:szCs w:val="24"/>
        </w:rPr>
        <w:t>, vol. 5, pp. 2976–2989, Jan. 2018.</w:t>
      </w:r>
    </w:p>
    <w:p w14:paraId="31B4600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5]</w:t>
      </w:r>
      <w:r w:rsidRPr="0004087D">
        <w:rPr>
          <w:rFonts w:cs="Times New Roman"/>
          <w:noProof/>
          <w:szCs w:val="24"/>
        </w:rPr>
        <w:tab/>
        <w:t xml:space="preserve">T. Haarnoja </w:t>
      </w:r>
      <w:r w:rsidRPr="0004087D">
        <w:rPr>
          <w:rFonts w:cs="Times New Roman"/>
          <w:i/>
          <w:iCs/>
          <w:noProof/>
          <w:szCs w:val="24"/>
        </w:rPr>
        <w:t>et al.</w:t>
      </w:r>
      <w:r w:rsidRPr="0004087D">
        <w:rPr>
          <w:rFonts w:cs="Times New Roman"/>
          <w:noProof/>
          <w:szCs w:val="24"/>
        </w:rPr>
        <w:t>, “Soft Actor-Critic Algorithms and Applications,” 2018.</w:t>
      </w:r>
    </w:p>
    <w:p w14:paraId="6FD3A4C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6]</w:t>
      </w:r>
      <w:r w:rsidRPr="0004087D">
        <w:rPr>
          <w:rFonts w:cs="Times New Roman"/>
          <w:noProof/>
          <w:szCs w:val="24"/>
        </w:rPr>
        <w:tab/>
        <w:t>J. Schulman, F. Wolski, P. Dhariwal, A. Radford, and O. Klimov, “Proximal Policy Optimization Algorithms,” pp. 1–12, Jul. 2017.</w:t>
      </w:r>
    </w:p>
    <w:p w14:paraId="2565831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7]</w:t>
      </w:r>
      <w:r w:rsidRPr="0004087D">
        <w:rPr>
          <w:rFonts w:cs="Times New Roman"/>
          <w:noProof/>
          <w:szCs w:val="24"/>
        </w:rPr>
        <w:tab/>
        <w:t xml:space="preserve">M. Johnson, K. Hofmann, T. Hutton, and D. Bignell, “The malmo platform for artificial intelligence experimentation,” </w:t>
      </w:r>
      <w:r w:rsidRPr="0004087D">
        <w:rPr>
          <w:rFonts w:cs="Times New Roman"/>
          <w:i/>
          <w:iCs/>
          <w:noProof/>
          <w:szCs w:val="24"/>
        </w:rPr>
        <w:t>IJCAI Int. Jt. Conf. Artif. Intell.</w:t>
      </w:r>
      <w:r w:rsidRPr="0004087D">
        <w:rPr>
          <w:rFonts w:cs="Times New Roman"/>
          <w:noProof/>
          <w:szCs w:val="24"/>
        </w:rPr>
        <w:t>, vol. 2016-January, pp. 4246–4247, 2016.</w:t>
      </w:r>
    </w:p>
    <w:p w14:paraId="4263F67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8]</w:t>
      </w:r>
      <w:r w:rsidRPr="0004087D">
        <w:rPr>
          <w:rFonts w:cs="Times New Roman"/>
          <w:noProof/>
          <w:szCs w:val="24"/>
        </w:rPr>
        <w:tab/>
        <w:t xml:space="preserve">M. G. Bellemare, Y. Naddaf, J. Veness, and M. Bowling, “The Arcade Learning Environment: An Evaluation Platform for General Agents,” </w:t>
      </w:r>
      <w:r w:rsidRPr="0004087D">
        <w:rPr>
          <w:rFonts w:cs="Times New Roman"/>
          <w:i/>
          <w:iCs/>
          <w:noProof/>
          <w:szCs w:val="24"/>
        </w:rPr>
        <w:t>J. Artif. Intell. Res.</w:t>
      </w:r>
      <w:r w:rsidRPr="0004087D">
        <w:rPr>
          <w:rFonts w:cs="Times New Roman"/>
          <w:noProof/>
          <w:szCs w:val="24"/>
        </w:rPr>
        <w:t>, vol. 47, pp. 253–279, Jul. 2012.</w:t>
      </w:r>
    </w:p>
    <w:p w14:paraId="0FF3ABB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lastRenderedPageBreak/>
        <w:t>[39]</w:t>
      </w:r>
      <w:r w:rsidRPr="0004087D">
        <w:rPr>
          <w:rFonts w:cs="Times New Roman"/>
          <w:noProof/>
          <w:szCs w:val="24"/>
        </w:rPr>
        <w:tab/>
        <w:t xml:space="preserve">G. Brockman </w:t>
      </w:r>
      <w:r w:rsidRPr="0004087D">
        <w:rPr>
          <w:rFonts w:cs="Times New Roman"/>
          <w:i/>
          <w:iCs/>
          <w:noProof/>
          <w:szCs w:val="24"/>
        </w:rPr>
        <w:t>et al.</w:t>
      </w:r>
      <w:r w:rsidRPr="0004087D">
        <w:rPr>
          <w:rFonts w:cs="Times New Roman"/>
          <w:noProof/>
          <w:szCs w:val="24"/>
        </w:rPr>
        <w:t>, “OpenAI Gym,” pp. 1–4, Jun. 2016.</w:t>
      </w:r>
    </w:p>
    <w:p w14:paraId="120E8B6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0]</w:t>
      </w:r>
      <w:r w:rsidRPr="0004087D">
        <w:rPr>
          <w:rFonts w:cs="Times New Roman"/>
          <w:noProof/>
          <w:szCs w:val="24"/>
        </w:rPr>
        <w:tab/>
        <w:t xml:space="preserve">Y. Song </w:t>
      </w:r>
      <w:r w:rsidRPr="0004087D">
        <w:rPr>
          <w:rFonts w:cs="Times New Roman"/>
          <w:i/>
          <w:iCs/>
          <w:noProof/>
          <w:szCs w:val="24"/>
        </w:rPr>
        <w:t>et al.</w:t>
      </w:r>
      <w:r w:rsidRPr="0004087D">
        <w:rPr>
          <w:rFonts w:cs="Times New Roman"/>
          <w:noProof/>
          <w:szCs w:val="24"/>
        </w:rPr>
        <w:t>, “Arena: A General Evaluation Platform and Building Toolkit for Multi-Agent Intelligence,” no. 1, May 2019.</w:t>
      </w:r>
    </w:p>
    <w:p w14:paraId="5307C48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1]</w:t>
      </w:r>
      <w:r w:rsidRPr="0004087D">
        <w:rPr>
          <w:rFonts w:cs="Times New Roman"/>
          <w:noProof/>
          <w:szCs w:val="24"/>
        </w:rPr>
        <w:tab/>
        <w:t xml:space="preserve">A. Juliani </w:t>
      </w:r>
      <w:r w:rsidRPr="0004087D">
        <w:rPr>
          <w:rFonts w:cs="Times New Roman"/>
          <w:i/>
          <w:iCs/>
          <w:noProof/>
          <w:szCs w:val="24"/>
        </w:rPr>
        <w:t>et al.</w:t>
      </w:r>
      <w:r w:rsidRPr="0004087D">
        <w:rPr>
          <w:rFonts w:cs="Times New Roman"/>
          <w:noProof/>
          <w:szCs w:val="24"/>
        </w:rPr>
        <w:t>, “Unity: A General Platform for Intelligent Agents,” pp. 1–28, Sep. 2018.</w:t>
      </w:r>
    </w:p>
    <w:p w14:paraId="6C0BCA3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2]</w:t>
      </w:r>
      <w:r w:rsidRPr="0004087D">
        <w:rPr>
          <w:rFonts w:cs="Times New Roman"/>
          <w:noProof/>
          <w:szCs w:val="24"/>
        </w:rPr>
        <w:tab/>
        <w:t xml:space="preserve">D. Pathak, P. Agrawal, A. A. Efros, and T. Darrell, “Curiosity-Driven Exploration by Self-Supervised Prediction,” in </w:t>
      </w:r>
      <w:r w:rsidRPr="0004087D">
        <w:rPr>
          <w:rFonts w:cs="Times New Roman"/>
          <w:i/>
          <w:iCs/>
          <w:noProof/>
          <w:szCs w:val="24"/>
        </w:rPr>
        <w:t>2017 IEEE Conference on Computer Vision and Pattern Recognition Workshops (CVPRW)</w:t>
      </w:r>
      <w:r w:rsidRPr="0004087D">
        <w:rPr>
          <w:rFonts w:cs="Times New Roman"/>
          <w:noProof/>
          <w:szCs w:val="24"/>
        </w:rPr>
        <w:t>, 2017, vol. 2017-July, pp. 488–489.</w:t>
      </w:r>
    </w:p>
    <w:p w14:paraId="1B59388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3]</w:t>
      </w:r>
      <w:r w:rsidRPr="0004087D">
        <w:rPr>
          <w:rFonts w:cs="Times New Roman"/>
          <w:noProof/>
          <w:szCs w:val="24"/>
        </w:rPr>
        <w:tab/>
        <w:t>S. Narvekar, B. Peng, M. Leonetti, J. Sinapov, M. E. Taylor, and P. Stone, “Curriculum Learning for Reinforcement Learning Domains: A Framework and Survey,” pp. 1–47, 2020.</w:t>
      </w:r>
    </w:p>
    <w:p w14:paraId="48DB8F9B" w14:textId="77777777" w:rsidR="0004087D" w:rsidRPr="0004087D" w:rsidRDefault="0004087D" w:rsidP="0004087D">
      <w:pPr>
        <w:widowControl w:val="0"/>
        <w:autoSpaceDE w:val="0"/>
        <w:autoSpaceDN w:val="0"/>
        <w:adjustRightInd w:val="0"/>
        <w:spacing w:line="240" w:lineRule="auto"/>
        <w:ind w:left="640" w:hanging="640"/>
        <w:rPr>
          <w:rFonts w:cs="Times New Roman"/>
          <w:noProof/>
        </w:rPr>
      </w:pPr>
      <w:r w:rsidRPr="0004087D">
        <w:rPr>
          <w:rFonts w:cs="Times New Roman"/>
          <w:noProof/>
          <w:szCs w:val="24"/>
        </w:rPr>
        <w:t>[44]</w:t>
      </w:r>
      <w:r w:rsidRPr="0004087D">
        <w:rPr>
          <w:rFonts w:cs="Times New Roman"/>
          <w:noProof/>
          <w:szCs w:val="24"/>
        </w:rPr>
        <w:tab/>
        <w:t xml:space="preserve">S. Ioffe and C. Szegedy, “Batch Normalization: Accelerating Deep Network Training by Reducing Internal Covariate Shift,” </w:t>
      </w:r>
      <w:r w:rsidRPr="0004087D">
        <w:rPr>
          <w:rFonts w:cs="Times New Roman"/>
          <w:i/>
          <w:iCs/>
          <w:noProof/>
          <w:szCs w:val="24"/>
        </w:rPr>
        <w:t>32nd Int. Conf. Mach. Learn. ICML 2015</w:t>
      </w:r>
      <w:r w:rsidRPr="0004087D">
        <w:rPr>
          <w:rFonts w:cs="Times New Roman"/>
          <w:noProof/>
          <w:szCs w:val="24"/>
        </w:rPr>
        <w:t>, vol. 1, pp. 448–456, Feb. 2015.</w:t>
      </w:r>
    </w:p>
    <w:p w14:paraId="2F54BC16" w14:textId="4C66D4FC" w:rsidR="00AF649B" w:rsidRPr="00382C8A" w:rsidRDefault="00F5774A" w:rsidP="00C57C5C">
      <w:r>
        <w:fldChar w:fldCharType="end"/>
      </w:r>
    </w:p>
    <w:sectPr w:rsidR="00AF649B" w:rsidRPr="00382C8A"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650E3F" w14:textId="77777777" w:rsidR="009064DD" w:rsidRDefault="009064DD" w:rsidP="00187483">
      <w:pPr>
        <w:spacing w:after="0" w:line="240" w:lineRule="auto"/>
      </w:pPr>
      <w:r>
        <w:separator/>
      </w:r>
    </w:p>
  </w:endnote>
  <w:endnote w:type="continuationSeparator" w:id="0">
    <w:p w14:paraId="23DFE640" w14:textId="77777777" w:rsidR="009064DD" w:rsidRDefault="009064DD"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5D1D26" w:rsidRDefault="005D1D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5D1D26" w:rsidRDefault="005D1D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FCB59D" w14:textId="77777777" w:rsidR="009064DD" w:rsidRDefault="009064DD" w:rsidP="00187483">
      <w:pPr>
        <w:spacing w:after="0" w:line="240" w:lineRule="auto"/>
      </w:pPr>
      <w:r>
        <w:separator/>
      </w:r>
    </w:p>
  </w:footnote>
  <w:footnote w:type="continuationSeparator" w:id="0">
    <w:p w14:paraId="248B58C0" w14:textId="77777777" w:rsidR="009064DD" w:rsidRDefault="009064DD"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5D1D26" w:rsidRDefault="005D1D26"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5D1D26" w:rsidRDefault="005D1D26"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382C8A" w:rsidRDefault="00382C8A"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542C"/>
    <w:rsid w:val="00207A56"/>
    <w:rsid w:val="00210198"/>
    <w:rsid w:val="00212F6D"/>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A97"/>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2C8A"/>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664A"/>
    <w:rsid w:val="00466AD0"/>
    <w:rsid w:val="00471907"/>
    <w:rsid w:val="00471F9B"/>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1D26"/>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5EC5"/>
    <w:rsid w:val="00656060"/>
    <w:rsid w:val="00661F04"/>
    <w:rsid w:val="006637C8"/>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313"/>
    <w:rsid w:val="00766664"/>
    <w:rsid w:val="00767952"/>
    <w:rsid w:val="0077114D"/>
    <w:rsid w:val="00772318"/>
    <w:rsid w:val="007729AE"/>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E394C"/>
    <w:rsid w:val="007F004D"/>
    <w:rsid w:val="007F0B00"/>
    <w:rsid w:val="007F35FA"/>
    <w:rsid w:val="007F4066"/>
    <w:rsid w:val="007F5624"/>
    <w:rsid w:val="007F7C97"/>
    <w:rsid w:val="0080081E"/>
    <w:rsid w:val="00802371"/>
    <w:rsid w:val="00803B48"/>
    <w:rsid w:val="00806577"/>
    <w:rsid w:val="008106B2"/>
    <w:rsid w:val="00811954"/>
    <w:rsid w:val="00812A0B"/>
    <w:rsid w:val="00812F31"/>
    <w:rsid w:val="0081551D"/>
    <w:rsid w:val="00815BB1"/>
    <w:rsid w:val="008215BA"/>
    <w:rsid w:val="0082576D"/>
    <w:rsid w:val="00825AD4"/>
    <w:rsid w:val="00833FA6"/>
    <w:rsid w:val="00834BAA"/>
    <w:rsid w:val="008352B7"/>
    <w:rsid w:val="00843635"/>
    <w:rsid w:val="0084600B"/>
    <w:rsid w:val="00847A6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75D"/>
    <w:rsid w:val="008D78F4"/>
    <w:rsid w:val="008E3CA6"/>
    <w:rsid w:val="008F3034"/>
    <w:rsid w:val="0090072E"/>
    <w:rsid w:val="009013F4"/>
    <w:rsid w:val="00903405"/>
    <w:rsid w:val="009064DD"/>
    <w:rsid w:val="009068D4"/>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3678"/>
    <w:rsid w:val="00AC3A57"/>
    <w:rsid w:val="00AC4429"/>
    <w:rsid w:val="00AC488E"/>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371"/>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7C87"/>
    <w:rsid w:val="00CF7FA3"/>
    <w:rsid w:val="00D00A63"/>
    <w:rsid w:val="00D00B8C"/>
    <w:rsid w:val="00D02E09"/>
    <w:rsid w:val="00D04417"/>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2.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75D5D-B390-42A0-8F06-808E083A33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3</TotalTime>
  <Pages>28</Pages>
  <Words>29240</Words>
  <Characters>185680</Characters>
  <Application>Microsoft Office Word</Application>
  <DocSecurity>0</DocSecurity>
  <Lines>4318</Lines>
  <Paragraphs>37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6</cp:revision>
  <dcterms:created xsi:type="dcterms:W3CDTF">2020-09-07T19:28:00Z</dcterms:created>
  <dcterms:modified xsi:type="dcterms:W3CDTF">2020-09-10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